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3" w14:textId="4FBC5618" w:rsidR="003C4F8A" w:rsidRPr="00694EF9" w:rsidRDefault="00DD3621" w:rsidP="00FA5614">
      <w:pPr>
        <w:spacing w:before="240" w:after="240" w:line="240" w:lineRule="auto"/>
        <w:jc w:val="center"/>
        <w:rPr>
          <w:rFonts w:eastAsia="Times New Roman"/>
        </w:rPr>
      </w:pPr>
      <w:r w:rsidRPr="00DD3621">
        <w:rPr>
          <w:rFonts w:eastAsia="Times New Roman"/>
        </w:rPr>
        <w:t xml:space="preserve">Unravelling the Dynamics of Startup Success Prediction: A Thesis on the Comparative Study of Machine Learning Models and Techniques  </w:t>
      </w:r>
    </w:p>
    <w:p w14:paraId="00000004" w14:textId="77777777" w:rsidR="003C4F8A" w:rsidRPr="00694EF9" w:rsidRDefault="003C4F8A" w:rsidP="00FA5614">
      <w:pPr>
        <w:spacing w:before="240" w:after="240" w:line="240" w:lineRule="auto"/>
        <w:jc w:val="center"/>
        <w:rPr>
          <w:rFonts w:eastAsia="Times New Roman"/>
        </w:rPr>
      </w:pPr>
    </w:p>
    <w:p w14:paraId="00000005" w14:textId="77777777" w:rsidR="003C4F8A" w:rsidRPr="00694EF9" w:rsidRDefault="003C4F8A" w:rsidP="00FA5614">
      <w:pPr>
        <w:spacing w:before="240" w:after="240" w:line="240" w:lineRule="auto"/>
        <w:jc w:val="center"/>
        <w:rPr>
          <w:rFonts w:eastAsia="Times New Roman"/>
        </w:rPr>
      </w:pPr>
    </w:p>
    <w:p w14:paraId="00000006" w14:textId="77777777" w:rsidR="003C4F8A" w:rsidRPr="00C72D72" w:rsidRDefault="00A34824" w:rsidP="00FA5614">
      <w:pPr>
        <w:spacing w:before="240" w:after="240" w:line="240" w:lineRule="auto"/>
        <w:jc w:val="center"/>
        <w:rPr>
          <w:rFonts w:eastAsia="Times New Roman"/>
          <w:smallCaps/>
          <w:lang w:val="en-GB" w:eastAsia="en-GB"/>
        </w:rPr>
      </w:pPr>
      <w:r w:rsidRPr="00C72D72">
        <w:rPr>
          <w:rFonts w:eastAsia="Times New Roman"/>
          <w:smallCaps/>
          <w:lang w:val="en-GB" w:eastAsia="en-GB"/>
        </w:rPr>
        <w:t>Ankur Napa</w:t>
      </w:r>
    </w:p>
    <w:p w14:paraId="00000007" w14:textId="77777777" w:rsidR="003C4F8A" w:rsidRPr="00694EF9" w:rsidRDefault="003C4F8A" w:rsidP="00FA5614">
      <w:pPr>
        <w:spacing w:before="240" w:after="240" w:line="240" w:lineRule="auto"/>
        <w:jc w:val="center"/>
        <w:rPr>
          <w:rFonts w:eastAsia="Times New Roman"/>
        </w:rPr>
      </w:pPr>
    </w:p>
    <w:p w14:paraId="00000008" w14:textId="7AC47123" w:rsidR="003C4F8A" w:rsidRPr="00694EF9" w:rsidRDefault="00982590" w:rsidP="00FA5614">
      <w:pPr>
        <w:spacing w:before="240" w:after="240" w:line="240" w:lineRule="auto"/>
        <w:jc w:val="center"/>
        <w:rPr>
          <w:rFonts w:eastAsia="Times New Roman"/>
        </w:rPr>
      </w:pPr>
      <w:r>
        <w:rPr>
          <w:rFonts w:eastAsia="Times New Roman"/>
        </w:rPr>
        <w:t xml:space="preserve"> </w:t>
      </w:r>
    </w:p>
    <w:p w14:paraId="00000009" w14:textId="77777777" w:rsidR="003C4F8A" w:rsidRPr="00694EF9" w:rsidRDefault="003C4F8A" w:rsidP="00FA5614">
      <w:pPr>
        <w:spacing w:before="240" w:after="240" w:line="240" w:lineRule="auto"/>
        <w:jc w:val="center"/>
        <w:rPr>
          <w:rFonts w:eastAsia="Times New Roman"/>
        </w:rPr>
      </w:pPr>
    </w:p>
    <w:p w14:paraId="0000000A" w14:textId="77777777" w:rsidR="003C4F8A" w:rsidRPr="00694EF9" w:rsidRDefault="00A34824" w:rsidP="00FA5614">
      <w:pPr>
        <w:spacing w:before="240" w:after="240" w:line="240" w:lineRule="auto"/>
        <w:jc w:val="center"/>
        <w:rPr>
          <w:rFonts w:eastAsia="Times New Roman"/>
        </w:rPr>
      </w:pPr>
      <w:r w:rsidRPr="00694EF9">
        <w:rPr>
          <w:rFonts w:eastAsia="Times New Roman"/>
        </w:rPr>
        <w:t>Research Proposal</w:t>
      </w:r>
    </w:p>
    <w:p w14:paraId="0000000B" w14:textId="77777777" w:rsidR="003C4F8A" w:rsidRPr="00694EF9" w:rsidRDefault="003C4F8A" w:rsidP="00FA5614">
      <w:pPr>
        <w:spacing w:before="240" w:after="240" w:line="240" w:lineRule="auto"/>
        <w:jc w:val="center"/>
        <w:rPr>
          <w:rFonts w:eastAsia="Times New Roman"/>
        </w:rPr>
      </w:pPr>
    </w:p>
    <w:p w14:paraId="0000000C" w14:textId="77777777" w:rsidR="003C4F8A" w:rsidRPr="00694EF9" w:rsidRDefault="003C4F8A" w:rsidP="00FA5614">
      <w:pPr>
        <w:spacing w:before="240" w:after="240" w:line="240" w:lineRule="auto"/>
        <w:jc w:val="center"/>
        <w:rPr>
          <w:rFonts w:eastAsia="Times New Roman"/>
        </w:rPr>
      </w:pPr>
    </w:p>
    <w:p w14:paraId="0000000D" w14:textId="77777777" w:rsidR="003C4F8A" w:rsidRPr="00694EF9" w:rsidRDefault="003C4F8A" w:rsidP="00FA5614">
      <w:pPr>
        <w:spacing w:before="240" w:after="240" w:line="240" w:lineRule="auto"/>
        <w:jc w:val="center"/>
        <w:rPr>
          <w:rFonts w:eastAsia="Times New Roman"/>
        </w:rPr>
      </w:pPr>
    </w:p>
    <w:p w14:paraId="0000000E" w14:textId="77777777" w:rsidR="003C4F8A" w:rsidRPr="00694EF9" w:rsidRDefault="003C4F8A" w:rsidP="00FA5614">
      <w:pPr>
        <w:spacing w:before="240" w:after="240" w:line="240" w:lineRule="auto"/>
        <w:jc w:val="center"/>
        <w:rPr>
          <w:rFonts w:eastAsia="Times New Roman"/>
        </w:rPr>
      </w:pPr>
    </w:p>
    <w:p w14:paraId="0000000F" w14:textId="77777777" w:rsidR="003C4F8A" w:rsidRPr="00694EF9" w:rsidRDefault="003C4F8A" w:rsidP="00FA5614">
      <w:pPr>
        <w:spacing w:before="240" w:after="240" w:line="240" w:lineRule="auto"/>
        <w:jc w:val="center"/>
        <w:rPr>
          <w:rFonts w:eastAsia="Times New Roman"/>
        </w:rPr>
      </w:pPr>
    </w:p>
    <w:p w14:paraId="00000010" w14:textId="77777777" w:rsidR="003C4F8A" w:rsidRPr="00694EF9" w:rsidRDefault="003C4F8A" w:rsidP="00FA5614">
      <w:pPr>
        <w:spacing w:before="240" w:after="240" w:line="240" w:lineRule="auto"/>
        <w:jc w:val="center"/>
        <w:rPr>
          <w:rFonts w:eastAsia="Times New Roman"/>
        </w:rPr>
      </w:pPr>
    </w:p>
    <w:p w14:paraId="00000011" w14:textId="77777777" w:rsidR="003C4F8A" w:rsidRPr="00694EF9" w:rsidRDefault="003C4F8A" w:rsidP="00FA5614">
      <w:pPr>
        <w:spacing w:before="240" w:after="240" w:line="240" w:lineRule="auto"/>
        <w:jc w:val="center"/>
        <w:rPr>
          <w:rFonts w:eastAsia="Times New Roman"/>
        </w:rPr>
      </w:pPr>
    </w:p>
    <w:p w14:paraId="00000012" w14:textId="77777777" w:rsidR="003C4F8A" w:rsidRPr="00694EF9" w:rsidRDefault="003C4F8A" w:rsidP="00FA5614">
      <w:pPr>
        <w:spacing w:before="240" w:after="240" w:line="240" w:lineRule="auto"/>
        <w:jc w:val="center"/>
        <w:rPr>
          <w:rFonts w:eastAsia="Times New Roman"/>
        </w:rPr>
      </w:pPr>
    </w:p>
    <w:p w14:paraId="00000013" w14:textId="77777777" w:rsidR="003C4F8A" w:rsidRPr="00694EF9" w:rsidRDefault="003C4F8A" w:rsidP="00FA5614">
      <w:pPr>
        <w:spacing w:before="240" w:after="240" w:line="240" w:lineRule="auto"/>
        <w:jc w:val="center"/>
        <w:rPr>
          <w:rFonts w:eastAsia="Times New Roman"/>
        </w:rPr>
      </w:pPr>
    </w:p>
    <w:p w14:paraId="00000014" w14:textId="406334DA" w:rsidR="003C4F8A" w:rsidRPr="00694EF9" w:rsidRDefault="00BA27EC" w:rsidP="00FA5614">
      <w:pPr>
        <w:spacing w:before="240" w:after="240" w:line="240" w:lineRule="auto"/>
        <w:jc w:val="center"/>
        <w:rPr>
          <w:rFonts w:eastAsia="Times New Roman"/>
        </w:rPr>
      </w:pPr>
      <w:r>
        <w:rPr>
          <w:rFonts w:eastAsia="Times New Roman"/>
        </w:rPr>
        <w:t>April</w:t>
      </w:r>
      <w:r w:rsidR="00A34824" w:rsidRPr="00694EF9">
        <w:rPr>
          <w:rFonts w:eastAsia="Times New Roman"/>
        </w:rPr>
        <w:t xml:space="preserve"> 202</w:t>
      </w:r>
      <w:r>
        <w:rPr>
          <w:rFonts w:eastAsia="Times New Roman"/>
        </w:rPr>
        <w:t>3</w:t>
      </w:r>
    </w:p>
    <w:p w14:paraId="0C2AFEDF" w14:textId="68806319" w:rsidR="00FA5614" w:rsidRPr="00694EF9" w:rsidRDefault="00FA5614" w:rsidP="00FA5614">
      <w:pPr>
        <w:spacing w:before="240" w:after="240" w:line="240" w:lineRule="auto"/>
        <w:jc w:val="center"/>
        <w:rPr>
          <w:rFonts w:eastAsia="Times New Roman"/>
        </w:rPr>
      </w:pPr>
    </w:p>
    <w:p w14:paraId="2066B37A" w14:textId="6DF1DE79" w:rsidR="00FA5614" w:rsidRPr="00694EF9" w:rsidRDefault="00FA5614" w:rsidP="00FA5614">
      <w:pPr>
        <w:spacing w:before="240" w:after="240" w:line="240" w:lineRule="auto"/>
        <w:jc w:val="center"/>
        <w:rPr>
          <w:rFonts w:eastAsia="Times New Roman"/>
        </w:rPr>
      </w:pPr>
    </w:p>
    <w:p w14:paraId="72F0CADB" w14:textId="7C10BD75" w:rsidR="00FA5614" w:rsidRDefault="00FA5614" w:rsidP="00FA5614">
      <w:pPr>
        <w:spacing w:before="240" w:after="240" w:line="240" w:lineRule="auto"/>
        <w:jc w:val="center"/>
        <w:rPr>
          <w:rFonts w:eastAsia="Times New Roman"/>
        </w:rPr>
      </w:pPr>
    </w:p>
    <w:p w14:paraId="5B9258B3" w14:textId="77777777" w:rsidR="004D3AB7" w:rsidRDefault="004D3AB7" w:rsidP="00FA5614">
      <w:pPr>
        <w:spacing w:before="240" w:after="240" w:line="240" w:lineRule="auto"/>
        <w:jc w:val="center"/>
        <w:rPr>
          <w:rFonts w:eastAsia="Times New Roman"/>
        </w:rPr>
      </w:pPr>
    </w:p>
    <w:p w14:paraId="76745981" w14:textId="77777777" w:rsidR="004D3AB7" w:rsidRDefault="004D3AB7" w:rsidP="00FA5614">
      <w:pPr>
        <w:spacing w:before="240" w:after="240" w:line="240" w:lineRule="auto"/>
        <w:jc w:val="center"/>
        <w:rPr>
          <w:rFonts w:eastAsia="Times New Roman"/>
        </w:rPr>
      </w:pPr>
    </w:p>
    <w:p w14:paraId="16F5A4F9" w14:textId="77777777" w:rsidR="003B4E54" w:rsidRDefault="003B4E54" w:rsidP="003B4E54">
      <w:pPr>
        <w:rPr>
          <w:rFonts w:eastAsia="Times New Roman"/>
        </w:rPr>
      </w:pPr>
      <w:bookmarkStart w:id="0" w:name="_Toc132543181"/>
    </w:p>
    <w:p w14:paraId="00000016" w14:textId="076DB642" w:rsidR="003C4F8A" w:rsidRPr="003B4E54" w:rsidRDefault="00A34824" w:rsidP="00301837">
      <w:pPr>
        <w:pStyle w:val="Heading1"/>
        <w:numPr>
          <w:ilvl w:val="0"/>
          <w:numId w:val="0"/>
        </w:numPr>
        <w:jc w:val="left"/>
      </w:pPr>
      <w:r w:rsidRPr="00694EF9">
        <w:rPr>
          <w:lang w:val="en-GB" w:eastAsia="en-GB"/>
        </w:rPr>
        <w:lastRenderedPageBreak/>
        <w:t>Abstract</w:t>
      </w:r>
      <w:bookmarkEnd w:id="0"/>
    </w:p>
    <w:p w14:paraId="6F61F0A8" w14:textId="1B5A4269" w:rsidR="00FA5614" w:rsidRPr="00694EF9" w:rsidRDefault="00FA5614" w:rsidP="00DD5E1A">
      <w:pPr>
        <w:spacing w:line="240" w:lineRule="auto"/>
        <w:jc w:val="both"/>
      </w:pPr>
    </w:p>
    <w:p w14:paraId="70B286D7" w14:textId="0BEBD800" w:rsidR="00FA5614" w:rsidRPr="00694EF9" w:rsidRDefault="00FA5614" w:rsidP="00DD5E1A">
      <w:pPr>
        <w:spacing w:line="240" w:lineRule="auto"/>
        <w:jc w:val="both"/>
      </w:pPr>
    </w:p>
    <w:p w14:paraId="460D31D3" w14:textId="16EA1CDD" w:rsidR="00535504" w:rsidRPr="00535504" w:rsidRDefault="00535504" w:rsidP="00535504">
      <w:pPr>
        <w:spacing w:line="240" w:lineRule="auto"/>
        <w:jc w:val="both"/>
        <w:rPr>
          <w:color w:val="000000" w:themeColor="text1"/>
        </w:rPr>
      </w:pPr>
      <w:r w:rsidRPr="00535504">
        <w:rPr>
          <w:color w:val="000000" w:themeColor="text1"/>
        </w:rPr>
        <w:t>In the rapidly evolving and unpredictable landscape of startup ventures, the ability to accurately predict their prospects of success is of paramount importance to a diverse group of stakeholders - investors, startup founders, and policy regulators. The primary objective of this research endeavor is to explore and untangle the intricate facets of forecasting startup outcomes by implementing a wide array of machine learning models and methodologies.</w:t>
      </w:r>
    </w:p>
    <w:p w14:paraId="033D463F" w14:textId="77777777" w:rsidR="00535504" w:rsidRPr="00535504" w:rsidRDefault="00535504" w:rsidP="00535504">
      <w:pPr>
        <w:spacing w:line="240" w:lineRule="auto"/>
        <w:jc w:val="both"/>
        <w:rPr>
          <w:color w:val="000000" w:themeColor="text1"/>
        </w:rPr>
      </w:pPr>
    </w:p>
    <w:p w14:paraId="60BC8326" w14:textId="77777777" w:rsidR="00535504" w:rsidRPr="00535504" w:rsidRDefault="00535504" w:rsidP="00535504">
      <w:pPr>
        <w:spacing w:line="240" w:lineRule="auto"/>
        <w:jc w:val="both"/>
        <w:rPr>
          <w:color w:val="000000" w:themeColor="text1"/>
        </w:rPr>
      </w:pPr>
      <w:r w:rsidRPr="00535504">
        <w:rPr>
          <w:color w:val="000000" w:themeColor="text1"/>
        </w:rPr>
        <w:t>To provide a solid foundation for our investigation, a meticulous review of the available literature will be undertaken. This will help us to recognize the key drivers of startup success, and to gauge the current use of machine learning in this context.</w:t>
      </w:r>
    </w:p>
    <w:p w14:paraId="3B0045B7" w14:textId="77777777" w:rsidR="00535504" w:rsidRPr="00535504" w:rsidRDefault="00535504" w:rsidP="00535504">
      <w:pPr>
        <w:spacing w:line="240" w:lineRule="auto"/>
        <w:jc w:val="both"/>
        <w:rPr>
          <w:color w:val="000000" w:themeColor="text1"/>
        </w:rPr>
      </w:pPr>
    </w:p>
    <w:p w14:paraId="147F4018" w14:textId="4E353AFB" w:rsidR="00535504" w:rsidRPr="00535504" w:rsidRDefault="00535504" w:rsidP="00535504">
      <w:pPr>
        <w:spacing w:line="240" w:lineRule="auto"/>
        <w:jc w:val="both"/>
        <w:rPr>
          <w:color w:val="000000" w:themeColor="text1"/>
        </w:rPr>
      </w:pPr>
      <w:r w:rsidRPr="00535504">
        <w:rPr>
          <w:color w:val="000000" w:themeColor="text1"/>
        </w:rPr>
        <w:t>Our data source for this study is Crunchbase, an extensive dataset rich with relevant features and indicators of success. The information gleaned from Crunchbase will serve as the ground for training and testing a variety of machine learning models. In this investigation, our primary focus will be centered around models such as logistic regression, decision trees, random forests, and XGBoost.</w:t>
      </w:r>
    </w:p>
    <w:p w14:paraId="70CA9E8D" w14:textId="77777777" w:rsidR="00535504" w:rsidRPr="00535504" w:rsidRDefault="00535504" w:rsidP="00535504">
      <w:pPr>
        <w:spacing w:line="240" w:lineRule="auto"/>
        <w:jc w:val="both"/>
        <w:rPr>
          <w:color w:val="000000" w:themeColor="text1"/>
        </w:rPr>
      </w:pPr>
    </w:p>
    <w:p w14:paraId="28316C27" w14:textId="77777777" w:rsidR="00535504" w:rsidRPr="00535504" w:rsidRDefault="00535504" w:rsidP="00535504">
      <w:pPr>
        <w:spacing w:line="240" w:lineRule="auto"/>
        <w:jc w:val="both"/>
        <w:rPr>
          <w:color w:val="000000" w:themeColor="text1"/>
        </w:rPr>
      </w:pPr>
      <w:r w:rsidRPr="00535504">
        <w:rPr>
          <w:color w:val="000000" w:themeColor="text1"/>
        </w:rPr>
        <w:t>We will evaluate the effectiveness of these models based on traditional performance metrics including accuracy, precision, recall, F1 score, and the area under the receiver operating characteristic (ROC) curve. With a comprehensive comparative analysis, our research strives to pinpoint the most suitable machine learning models and methodologies for accurately predicting the success of startups.</w:t>
      </w:r>
    </w:p>
    <w:p w14:paraId="0B0EE16C" w14:textId="77777777" w:rsidR="00535504" w:rsidRPr="00535504" w:rsidRDefault="00535504" w:rsidP="00535504">
      <w:pPr>
        <w:spacing w:line="240" w:lineRule="auto"/>
        <w:jc w:val="both"/>
        <w:rPr>
          <w:color w:val="000000" w:themeColor="text1"/>
        </w:rPr>
      </w:pPr>
    </w:p>
    <w:p w14:paraId="6CFED767" w14:textId="54EAAA20" w:rsidR="00FA5614" w:rsidRPr="00694EF9" w:rsidRDefault="00535504" w:rsidP="00535504">
      <w:pPr>
        <w:spacing w:line="240" w:lineRule="auto"/>
        <w:jc w:val="both"/>
      </w:pPr>
      <w:r w:rsidRPr="00535504">
        <w:rPr>
          <w:color w:val="000000" w:themeColor="text1"/>
        </w:rPr>
        <w:t>The insights gathered from this study will provide valuable directions for future academic inquiries and practical implementations in the field of startup success prediction using machine learning. Notably, our findings will be grounded on the Crunchbase dataset, ensuring a robust and reliable basis for our conclusions.</w:t>
      </w:r>
    </w:p>
    <w:p w14:paraId="4CE4BD08" w14:textId="7E34B2F8" w:rsidR="00FA5614" w:rsidRPr="00694EF9" w:rsidRDefault="00FA5614" w:rsidP="00DD5E1A">
      <w:pPr>
        <w:spacing w:line="240" w:lineRule="auto"/>
        <w:jc w:val="both"/>
      </w:pPr>
    </w:p>
    <w:p w14:paraId="46C2D6D8" w14:textId="3BB8F4F6" w:rsidR="00FA5614" w:rsidRPr="00694EF9" w:rsidRDefault="00FA5614" w:rsidP="00DD5E1A">
      <w:pPr>
        <w:spacing w:line="240" w:lineRule="auto"/>
        <w:jc w:val="both"/>
      </w:pPr>
    </w:p>
    <w:p w14:paraId="419A48B3" w14:textId="56E3D1DE" w:rsidR="00FA5614" w:rsidRPr="00694EF9" w:rsidRDefault="00FA5614" w:rsidP="00DD5E1A">
      <w:pPr>
        <w:spacing w:line="240" w:lineRule="auto"/>
        <w:jc w:val="both"/>
      </w:pPr>
    </w:p>
    <w:p w14:paraId="7CF71F7D" w14:textId="2F80098E" w:rsidR="00FA5614" w:rsidRPr="00694EF9" w:rsidRDefault="00FA5614" w:rsidP="00DD5E1A">
      <w:pPr>
        <w:spacing w:line="240" w:lineRule="auto"/>
        <w:jc w:val="both"/>
      </w:pPr>
    </w:p>
    <w:p w14:paraId="5DFB4BE6" w14:textId="0C9BA30E" w:rsidR="00FA5614" w:rsidRPr="00694EF9" w:rsidRDefault="00FA5614" w:rsidP="00DD5E1A">
      <w:pPr>
        <w:spacing w:line="240" w:lineRule="auto"/>
        <w:jc w:val="both"/>
      </w:pPr>
    </w:p>
    <w:p w14:paraId="49CB0429" w14:textId="0C6B7BF4" w:rsidR="00FA5614" w:rsidRPr="00694EF9" w:rsidRDefault="00FA5614" w:rsidP="00DD5E1A">
      <w:pPr>
        <w:spacing w:line="240" w:lineRule="auto"/>
        <w:jc w:val="both"/>
      </w:pPr>
    </w:p>
    <w:p w14:paraId="127EF811" w14:textId="2BFF4F09" w:rsidR="00FA5614" w:rsidRPr="00694EF9" w:rsidRDefault="00FA5614" w:rsidP="00DD5E1A">
      <w:pPr>
        <w:spacing w:line="240" w:lineRule="auto"/>
        <w:jc w:val="both"/>
      </w:pPr>
    </w:p>
    <w:p w14:paraId="7C87E235" w14:textId="03FE1893" w:rsidR="00FA5614" w:rsidRPr="00694EF9" w:rsidRDefault="00FA5614" w:rsidP="00DD5E1A">
      <w:pPr>
        <w:spacing w:line="240" w:lineRule="auto"/>
        <w:jc w:val="both"/>
      </w:pPr>
    </w:p>
    <w:p w14:paraId="460162B2" w14:textId="3E340F58" w:rsidR="00FA5614" w:rsidRPr="00694EF9" w:rsidRDefault="00FA5614" w:rsidP="00DD5E1A">
      <w:pPr>
        <w:spacing w:line="240" w:lineRule="auto"/>
        <w:jc w:val="both"/>
      </w:pPr>
    </w:p>
    <w:p w14:paraId="6E3D8426" w14:textId="49039632" w:rsidR="00FA5614" w:rsidRPr="00694EF9" w:rsidRDefault="00FA5614" w:rsidP="00DD5E1A">
      <w:pPr>
        <w:spacing w:line="240" w:lineRule="auto"/>
        <w:jc w:val="both"/>
      </w:pPr>
    </w:p>
    <w:p w14:paraId="29A5E7B0" w14:textId="5CB61783" w:rsidR="00FA5614" w:rsidRPr="00694EF9" w:rsidRDefault="00FA5614" w:rsidP="00DD5E1A">
      <w:pPr>
        <w:spacing w:line="240" w:lineRule="auto"/>
        <w:jc w:val="both"/>
      </w:pPr>
    </w:p>
    <w:p w14:paraId="50B0EEDB" w14:textId="77777777" w:rsidR="00FA5614" w:rsidRPr="00694EF9" w:rsidRDefault="00FA5614" w:rsidP="00DD5E1A">
      <w:pPr>
        <w:spacing w:line="240" w:lineRule="auto"/>
        <w:jc w:val="both"/>
      </w:pPr>
    </w:p>
    <w:p w14:paraId="0000001E" w14:textId="6261DE92" w:rsidR="00111F45" w:rsidRDefault="00111F45">
      <w:r>
        <w:br w:type="page"/>
      </w:r>
    </w:p>
    <w:p w14:paraId="5FA4812C" w14:textId="2A0EDBDA" w:rsidR="003C4F8A" w:rsidRPr="00694EF9" w:rsidRDefault="00CF7830" w:rsidP="00DD5E1A">
      <w:pPr>
        <w:spacing w:line="240" w:lineRule="auto"/>
        <w:jc w:val="both"/>
      </w:pPr>
      <w:r>
        <w:lastRenderedPageBreak/>
        <w:t xml:space="preserve"> </w:t>
      </w:r>
    </w:p>
    <w:sdt>
      <w:sdtPr>
        <w:rPr>
          <w:rFonts w:eastAsiaTheme="minorHAnsi" w:cs="Times New Roman"/>
          <w:b w:val="0"/>
          <w:caps w:val="0"/>
          <w:sz w:val="22"/>
          <w:szCs w:val="22"/>
        </w:rPr>
        <w:id w:val="183022901"/>
        <w:docPartObj>
          <w:docPartGallery w:val="Table of Contents"/>
          <w:docPartUnique/>
        </w:docPartObj>
      </w:sdtPr>
      <w:sdtEndPr>
        <w:rPr>
          <w:bCs/>
          <w:noProof/>
          <w:sz w:val="24"/>
          <w:szCs w:val="24"/>
        </w:rPr>
      </w:sdtEndPr>
      <w:sdtContent>
        <w:p w14:paraId="3D9015D7" w14:textId="0B6F0674" w:rsidR="00EB7582" w:rsidRPr="00694EF9" w:rsidRDefault="003D36DD" w:rsidP="00301837">
          <w:pPr>
            <w:pStyle w:val="Heading1"/>
            <w:numPr>
              <w:ilvl w:val="0"/>
              <w:numId w:val="0"/>
            </w:numPr>
            <w:jc w:val="left"/>
          </w:pPr>
          <w:r w:rsidRPr="00694EF9">
            <w:t>Table of Contents</w:t>
          </w:r>
        </w:p>
        <w:p w14:paraId="495442B5" w14:textId="66AE3BAC" w:rsidR="009D3C6F" w:rsidRDefault="00EB7582">
          <w:pPr>
            <w:pStyle w:val="TOC1"/>
            <w:tabs>
              <w:tab w:val="right" w:leader="dot" w:pos="9350"/>
            </w:tabs>
            <w:rPr>
              <w:rFonts w:asciiTheme="minorHAnsi" w:eastAsiaTheme="minorEastAsia" w:hAnsiTheme="minorHAnsi" w:cstheme="minorBidi"/>
              <w:noProof/>
            </w:rPr>
          </w:pPr>
          <w:r w:rsidRPr="003A2529">
            <w:fldChar w:fldCharType="begin"/>
          </w:r>
          <w:r w:rsidRPr="003A2529">
            <w:instrText xml:space="preserve"> TOC \o "1-3" \h \z \u </w:instrText>
          </w:r>
          <w:r w:rsidRPr="003A2529">
            <w:fldChar w:fldCharType="separate"/>
          </w:r>
          <w:hyperlink w:anchor="_Toc132543181" w:history="1">
            <w:r w:rsidR="009D3C6F" w:rsidRPr="00D72196">
              <w:rPr>
                <w:rStyle w:val="Hyperlink"/>
                <w:rFonts w:eastAsia="Times New Roman"/>
                <w:b/>
                <w:bCs/>
                <w:noProof/>
                <w:lang w:val="en-GB" w:eastAsia="en-GB"/>
              </w:rPr>
              <w:t>Abstract</w:t>
            </w:r>
            <w:r w:rsidR="009D3C6F">
              <w:rPr>
                <w:noProof/>
                <w:webHidden/>
              </w:rPr>
              <w:tab/>
            </w:r>
            <w:r w:rsidR="009D3C6F">
              <w:rPr>
                <w:noProof/>
                <w:webHidden/>
              </w:rPr>
              <w:fldChar w:fldCharType="begin"/>
            </w:r>
            <w:r w:rsidR="009D3C6F">
              <w:rPr>
                <w:noProof/>
                <w:webHidden/>
              </w:rPr>
              <w:instrText xml:space="preserve"> PAGEREF _Toc132543181 \h </w:instrText>
            </w:r>
            <w:r w:rsidR="009D3C6F">
              <w:rPr>
                <w:noProof/>
                <w:webHidden/>
              </w:rPr>
            </w:r>
            <w:r w:rsidR="009D3C6F">
              <w:rPr>
                <w:noProof/>
                <w:webHidden/>
              </w:rPr>
              <w:fldChar w:fldCharType="separate"/>
            </w:r>
            <w:r w:rsidR="009D3C6F">
              <w:rPr>
                <w:noProof/>
                <w:webHidden/>
              </w:rPr>
              <w:t>3</w:t>
            </w:r>
            <w:r w:rsidR="009D3C6F">
              <w:rPr>
                <w:noProof/>
                <w:webHidden/>
              </w:rPr>
              <w:fldChar w:fldCharType="end"/>
            </w:r>
          </w:hyperlink>
        </w:p>
        <w:p w14:paraId="408FED73" w14:textId="7998E302" w:rsidR="009D3C6F" w:rsidRDefault="00000000">
          <w:pPr>
            <w:pStyle w:val="TOC1"/>
            <w:tabs>
              <w:tab w:val="right" w:leader="dot" w:pos="9350"/>
            </w:tabs>
            <w:rPr>
              <w:rFonts w:asciiTheme="minorHAnsi" w:eastAsiaTheme="minorEastAsia" w:hAnsiTheme="minorHAnsi" w:cstheme="minorBidi"/>
              <w:noProof/>
            </w:rPr>
          </w:pPr>
          <w:hyperlink w:anchor="_Toc132543182" w:history="1">
            <w:r w:rsidR="009D3C6F" w:rsidRPr="00D72196">
              <w:rPr>
                <w:rStyle w:val="Hyperlink"/>
                <w:rFonts w:eastAsia="Times New Roman"/>
                <w:b/>
                <w:bCs/>
                <w:noProof/>
              </w:rPr>
              <w:t>1. Background</w:t>
            </w:r>
            <w:r w:rsidR="009D3C6F">
              <w:rPr>
                <w:noProof/>
                <w:webHidden/>
              </w:rPr>
              <w:tab/>
            </w:r>
            <w:r w:rsidR="009D3C6F">
              <w:rPr>
                <w:noProof/>
                <w:webHidden/>
              </w:rPr>
              <w:fldChar w:fldCharType="begin"/>
            </w:r>
            <w:r w:rsidR="009D3C6F">
              <w:rPr>
                <w:noProof/>
                <w:webHidden/>
              </w:rPr>
              <w:instrText xml:space="preserve"> PAGEREF _Toc132543182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6C952A7E" w14:textId="17E26861" w:rsidR="009D3C6F" w:rsidRDefault="00000000">
          <w:pPr>
            <w:pStyle w:val="TOC1"/>
            <w:tabs>
              <w:tab w:val="right" w:leader="dot" w:pos="9350"/>
            </w:tabs>
            <w:rPr>
              <w:rFonts w:asciiTheme="minorHAnsi" w:eastAsiaTheme="minorEastAsia" w:hAnsiTheme="minorHAnsi" w:cstheme="minorBidi"/>
              <w:noProof/>
            </w:rPr>
          </w:pPr>
          <w:hyperlink w:anchor="_Toc132543183" w:history="1">
            <w:r w:rsidR="009D3C6F" w:rsidRPr="00D72196">
              <w:rPr>
                <w:rStyle w:val="Hyperlink"/>
                <w:rFonts w:eastAsia="Times New Roman"/>
                <w:b/>
                <w:bCs/>
                <w:noProof/>
              </w:rPr>
              <w:t>2. Related work</w:t>
            </w:r>
            <w:r w:rsidR="009D3C6F">
              <w:rPr>
                <w:noProof/>
                <w:webHidden/>
              </w:rPr>
              <w:tab/>
            </w:r>
            <w:r w:rsidR="009D3C6F">
              <w:rPr>
                <w:noProof/>
                <w:webHidden/>
              </w:rPr>
              <w:fldChar w:fldCharType="begin"/>
            </w:r>
            <w:r w:rsidR="009D3C6F">
              <w:rPr>
                <w:noProof/>
                <w:webHidden/>
              </w:rPr>
              <w:instrText xml:space="preserve"> PAGEREF _Toc132543183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318C1C2F" w14:textId="749624CD" w:rsidR="009D3C6F" w:rsidRDefault="00000000">
          <w:pPr>
            <w:pStyle w:val="TOC1"/>
            <w:tabs>
              <w:tab w:val="right" w:leader="dot" w:pos="9350"/>
            </w:tabs>
            <w:rPr>
              <w:rFonts w:asciiTheme="minorHAnsi" w:eastAsiaTheme="minorEastAsia" w:hAnsiTheme="minorHAnsi" w:cstheme="minorBidi"/>
              <w:noProof/>
            </w:rPr>
          </w:pPr>
          <w:hyperlink w:anchor="_Toc132543184" w:history="1">
            <w:r w:rsidR="009D3C6F" w:rsidRPr="00D72196">
              <w:rPr>
                <w:rStyle w:val="Hyperlink"/>
                <w:rFonts w:eastAsia="Times New Roman"/>
                <w:b/>
                <w:bCs/>
                <w:noProof/>
              </w:rPr>
              <w:t>3.Research Questions</w:t>
            </w:r>
            <w:r w:rsidR="009D3C6F">
              <w:rPr>
                <w:noProof/>
                <w:webHidden/>
              </w:rPr>
              <w:tab/>
            </w:r>
            <w:r w:rsidR="009D3C6F">
              <w:rPr>
                <w:noProof/>
                <w:webHidden/>
              </w:rPr>
              <w:fldChar w:fldCharType="begin"/>
            </w:r>
            <w:r w:rsidR="009D3C6F">
              <w:rPr>
                <w:noProof/>
                <w:webHidden/>
              </w:rPr>
              <w:instrText xml:space="preserve"> PAGEREF _Toc132543184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67220D04" w14:textId="65F3FEC5" w:rsidR="009D3C6F" w:rsidRDefault="00000000">
          <w:pPr>
            <w:pStyle w:val="TOC1"/>
            <w:tabs>
              <w:tab w:val="right" w:leader="dot" w:pos="9350"/>
            </w:tabs>
            <w:rPr>
              <w:rFonts w:asciiTheme="minorHAnsi" w:eastAsiaTheme="minorEastAsia" w:hAnsiTheme="minorHAnsi" w:cstheme="minorBidi"/>
              <w:noProof/>
            </w:rPr>
          </w:pPr>
          <w:hyperlink w:anchor="_Toc132543185" w:history="1">
            <w:r w:rsidR="009D3C6F" w:rsidRPr="00D72196">
              <w:rPr>
                <w:rStyle w:val="Hyperlink"/>
                <w:rFonts w:eastAsia="Times New Roman"/>
                <w:b/>
                <w:bCs/>
                <w:noProof/>
              </w:rPr>
              <w:t>4. Aim &amp; Objectives</w:t>
            </w:r>
            <w:r w:rsidR="009D3C6F">
              <w:rPr>
                <w:noProof/>
                <w:webHidden/>
              </w:rPr>
              <w:tab/>
            </w:r>
            <w:r w:rsidR="009D3C6F">
              <w:rPr>
                <w:noProof/>
                <w:webHidden/>
              </w:rPr>
              <w:fldChar w:fldCharType="begin"/>
            </w:r>
            <w:r w:rsidR="009D3C6F">
              <w:rPr>
                <w:noProof/>
                <w:webHidden/>
              </w:rPr>
              <w:instrText xml:space="preserve"> PAGEREF _Toc132543185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205A3968" w14:textId="54249E89" w:rsidR="009D3C6F" w:rsidRDefault="00000000">
          <w:pPr>
            <w:pStyle w:val="TOC1"/>
            <w:tabs>
              <w:tab w:val="right" w:leader="dot" w:pos="9350"/>
            </w:tabs>
            <w:rPr>
              <w:rFonts w:asciiTheme="minorHAnsi" w:eastAsiaTheme="minorEastAsia" w:hAnsiTheme="minorHAnsi" w:cstheme="minorBidi"/>
              <w:noProof/>
            </w:rPr>
          </w:pPr>
          <w:hyperlink w:anchor="_Toc132543186" w:history="1">
            <w:r w:rsidR="009D3C6F" w:rsidRPr="00D72196">
              <w:rPr>
                <w:rStyle w:val="Hyperlink"/>
                <w:rFonts w:eastAsia="Times New Roman"/>
                <w:b/>
                <w:bCs/>
                <w:noProof/>
              </w:rPr>
              <w:t>5. Significance of Study</w:t>
            </w:r>
            <w:r w:rsidR="009D3C6F">
              <w:rPr>
                <w:noProof/>
                <w:webHidden/>
              </w:rPr>
              <w:tab/>
            </w:r>
            <w:r w:rsidR="009D3C6F">
              <w:rPr>
                <w:noProof/>
                <w:webHidden/>
              </w:rPr>
              <w:fldChar w:fldCharType="begin"/>
            </w:r>
            <w:r w:rsidR="009D3C6F">
              <w:rPr>
                <w:noProof/>
                <w:webHidden/>
              </w:rPr>
              <w:instrText xml:space="preserve"> PAGEREF _Toc132543186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40591449" w14:textId="46830E37" w:rsidR="009D3C6F" w:rsidRDefault="00000000">
          <w:pPr>
            <w:pStyle w:val="TOC1"/>
            <w:tabs>
              <w:tab w:val="right" w:leader="dot" w:pos="9350"/>
            </w:tabs>
            <w:rPr>
              <w:rFonts w:asciiTheme="minorHAnsi" w:eastAsiaTheme="minorEastAsia" w:hAnsiTheme="minorHAnsi" w:cstheme="minorBidi"/>
              <w:noProof/>
            </w:rPr>
          </w:pPr>
          <w:hyperlink w:anchor="_Toc132543187" w:history="1">
            <w:r w:rsidR="009D3C6F" w:rsidRPr="00D72196">
              <w:rPr>
                <w:rStyle w:val="Hyperlink"/>
                <w:rFonts w:eastAsia="Times New Roman"/>
                <w:b/>
                <w:bCs/>
                <w:noProof/>
              </w:rPr>
              <w:t>6. Scope of Study</w:t>
            </w:r>
            <w:r w:rsidR="009D3C6F">
              <w:rPr>
                <w:noProof/>
                <w:webHidden/>
              </w:rPr>
              <w:tab/>
            </w:r>
            <w:r w:rsidR="009D3C6F">
              <w:rPr>
                <w:noProof/>
                <w:webHidden/>
              </w:rPr>
              <w:fldChar w:fldCharType="begin"/>
            </w:r>
            <w:r w:rsidR="009D3C6F">
              <w:rPr>
                <w:noProof/>
                <w:webHidden/>
              </w:rPr>
              <w:instrText xml:space="preserve"> PAGEREF _Toc132543187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346C15A1" w14:textId="265E26EC" w:rsidR="009D3C6F" w:rsidRDefault="00000000">
          <w:pPr>
            <w:pStyle w:val="TOC2"/>
            <w:tabs>
              <w:tab w:val="right" w:leader="dot" w:pos="9350"/>
            </w:tabs>
            <w:rPr>
              <w:rFonts w:asciiTheme="minorHAnsi" w:eastAsiaTheme="minorEastAsia" w:hAnsiTheme="minorHAnsi" w:cstheme="minorBidi"/>
              <w:noProof/>
            </w:rPr>
          </w:pPr>
          <w:hyperlink w:anchor="_Toc132543188" w:history="1">
            <w:r w:rsidR="009D3C6F" w:rsidRPr="00D72196">
              <w:rPr>
                <w:rStyle w:val="Hyperlink"/>
                <w:b/>
                <w:bCs/>
                <w:noProof/>
              </w:rPr>
              <w:t>6.1 In scope</w:t>
            </w:r>
            <w:r w:rsidR="009D3C6F" w:rsidRPr="00D72196">
              <w:rPr>
                <w:rStyle w:val="Hyperlink"/>
                <w:noProof/>
              </w:rPr>
              <w:t>:</w:t>
            </w:r>
            <w:r w:rsidR="009D3C6F">
              <w:rPr>
                <w:noProof/>
                <w:webHidden/>
              </w:rPr>
              <w:tab/>
            </w:r>
            <w:r w:rsidR="009D3C6F">
              <w:rPr>
                <w:noProof/>
                <w:webHidden/>
              </w:rPr>
              <w:fldChar w:fldCharType="begin"/>
            </w:r>
            <w:r w:rsidR="009D3C6F">
              <w:rPr>
                <w:noProof/>
                <w:webHidden/>
              </w:rPr>
              <w:instrText xml:space="preserve"> PAGEREF _Toc132543188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3186848D" w14:textId="1401D619" w:rsidR="009D3C6F" w:rsidRDefault="00000000">
          <w:pPr>
            <w:pStyle w:val="TOC2"/>
            <w:tabs>
              <w:tab w:val="right" w:leader="dot" w:pos="9350"/>
            </w:tabs>
            <w:rPr>
              <w:rFonts w:asciiTheme="minorHAnsi" w:eastAsiaTheme="minorEastAsia" w:hAnsiTheme="minorHAnsi" w:cstheme="minorBidi"/>
              <w:noProof/>
            </w:rPr>
          </w:pPr>
          <w:hyperlink w:anchor="_Toc132543189" w:history="1">
            <w:r w:rsidR="009D3C6F" w:rsidRPr="00D72196">
              <w:rPr>
                <w:rStyle w:val="Hyperlink"/>
                <w:b/>
                <w:bCs/>
                <w:noProof/>
              </w:rPr>
              <w:t>6.2 Out of scope:</w:t>
            </w:r>
            <w:r w:rsidR="009D3C6F">
              <w:rPr>
                <w:noProof/>
                <w:webHidden/>
              </w:rPr>
              <w:tab/>
            </w:r>
            <w:r w:rsidR="009D3C6F">
              <w:rPr>
                <w:noProof/>
                <w:webHidden/>
              </w:rPr>
              <w:fldChar w:fldCharType="begin"/>
            </w:r>
            <w:r w:rsidR="009D3C6F">
              <w:rPr>
                <w:noProof/>
                <w:webHidden/>
              </w:rPr>
              <w:instrText xml:space="preserve"> PAGEREF _Toc132543189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1097DE81" w14:textId="4885642D" w:rsidR="009D3C6F" w:rsidRDefault="00000000">
          <w:pPr>
            <w:pStyle w:val="TOC2"/>
            <w:tabs>
              <w:tab w:val="right" w:leader="dot" w:pos="9350"/>
            </w:tabs>
            <w:rPr>
              <w:rFonts w:asciiTheme="minorHAnsi" w:eastAsiaTheme="minorEastAsia" w:hAnsiTheme="minorHAnsi" w:cstheme="minorBidi"/>
              <w:noProof/>
            </w:rPr>
          </w:pPr>
          <w:hyperlink w:anchor="_Toc132543190" w:history="1">
            <w:r w:rsidR="009D3C6F" w:rsidRPr="00D72196">
              <w:rPr>
                <w:rStyle w:val="Hyperlink"/>
                <w:b/>
                <w:bCs/>
                <w:noProof/>
              </w:rPr>
              <w:t>6.3 Reason for defining the scope:</w:t>
            </w:r>
            <w:r w:rsidR="009D3C6F">
              <w:rPr>
                <w:noProof/>
                <w:webHidden/>
              </w:rPr>
              <w:tab/>
            </w:r>
            <w:r w:rsidR="009D3C6F">
              <w:rPr>
                <w:noProof/>
                <w:webHidden/>
              </w:rPr>
              <w:fldChar w:fldCharType="begin"/>
            </w:r>
            <w:r w:rsidR="009D3C6F">
              <w:rPr>
                <w:noProof/>
                <w:webHidden/>
              </w:rPr>
              <w:instrText xml:space="preserve"> PAGEREF _Toc132543190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2D3FC711" w14:textId="24417597" w:rsidR="009D3C6F" w:rsidRDefault="00000000">
          <w:pPr>
            <w:pStyle w:val="TOC1"/>
            <w:tabs>
              <w:tab w:val="right" w:leader="dot" w:pos="9350"/>
            </w:tabs>
            <w:rPr>
              <w:rFonts w:asciiTheme="minorHAnsi" w:eastAsiaTheme="minorEastAsia" w:hAnsiTheme="minorHAnsi" w:cstheme="minorBidi"/>
              <w:noProof/>
            </w:rPr>
          </w:pPr>
          <w:hyperlink w:anchor="_Toc132543191" w:history="1">
            <w:r w:rsidR="009D3C6F" w:rsidRPr="00D72196">
              <w:rPr>
                <w:rStyle w:val="Hyperlink"/>
                <w:rFonts w:eastAsia="Times New Roman"/>
                <w:b/>
                <w:bCs/>
                <w:noProof/>
              </w:rPr>
              <w:t>7. Research Methodology</w:t>
            </w:r>
            <w:r w:rsidR="009D3C6F">
              <w:rPr>
                <w:noProof/>
                <w:webHidden/>
              </w:rPr>
              <w:tab/>
            </w:r>
            <w:r w:rsidR="009D3C6F">
              <w:rPr>
                <w:noProof/>
                <w:webHidden/>
              </w:rPr>
              <w:fldChar w:fldCharType="begin"/>
            </w:r>
            <w:r w:rsidR="009D3C6F">
              <w:rPr>
                <w:noProof/>
                <w:webHidden/>
              </w:rPr>
              <w:instrText xml:space="preserve"> PAGEREF _Toc132543191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02C4A69B" w14:textId="27A863CC" w:rsidR="009D3C6F" w:rsidRDefault="00000000">
          <w:pPr>
            <w:pStyle w:val="TOC2"/>
            <w:tabs>
              <w:tab w:val="right" w:leader="dot" w:pos="9350"/>
            </w:tabs>
            <w:rPr>
              <w:rFonts w:asciiTheme="minorHAnsi" w:eastAsiaTheme="minorEastAsia" w:hAnsiTheme="minorHAnsi" w:cstheme="minorBidi"/>
              <w:noProof/>
            </w:rPr>
          </w:pPr>
          <w:hyperlink w:anchor="_Toc132543192" w:history="1">
            <w:r w:rsidR="009D3C6F" w:rsidRPr="00D72196">
              <w:rPr>
                <w:rStyle w:val="Hyperlink"/>
                <w:b/>
                <w:bCs/>
                <w:noProof/>
              </w:rPr>
              <w:t>7.1 Introduction</w:t>
            </w:r>
            <w:r w:rsidR="009D3C6F">
              <w:rPr>
                <w:noProof/>
                <w:webHidden/>
              </w:rPr>
              <w:tab/>
            </w:r>
            <w:r w:rsidR="009D3C6F">
              <w:rPr>
                <w:noProof/>
                <w:webHidden/>
              </w:rPr>
              <w:fldChar w:fldCharType="begin"/>
            </w:r>
            <w:r w:rsidR="009D3C6F">
              <w:rPr>
                <w:noProof/>
                <w:webHidden/>
              </w:rPr>
              <w:instrText xml:space="preserve"> PAGEREF _Toc132543192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4D382A1A" w14:textId="131FEDFF" w:rsidR="009D3C6F" w:rsidRDefault="00000000">
          <w:pPr>
            <w:pStyle w:val="TOC2"/>
            <w:tabs>
              <w:tab w:val="right" w:leader="dot" w:pos="9350"/>
            </w:tabs>
            <w:rPr>
              <w:rFonts w:asciiTheme="minorHAnsi" w:eastAsiaTheme="minorEastAsia" w:hAnsiTheme="minorHAnsi" w:cstheme="minorBidi"/>
              <w:noProof/>
            </w:rPr>
          </w:pPr>
          <w:hyperlink w:anchor="_Toc132543193" w:history="1">
            <w:r w:rsidR="009D3C6F" w:rsidRPr="00D72196">
              <w:rPr>
                <w:rStyle w:val="Hyperlink"/>
                <w:b/>
                <w:bCs/>
                <w:noProof/>
              </w:rPr>
              <w:t>7.2 Business Understanding:</w:t>
            </w:r>
            <w:r w:rsidR="009D3C6F">
              <w:rPr>
                <w:noProof/>
                <w:webHidden/>
              </w:rPr>
              <w:tab/>
            </w:r>
            <w:r w:rsidR="009D3C6F">
              <w:rPr>
                <w:noProof/>
                <w:webHidden/>
              </w:rPr>
              <w:fldChar w:fldCharType="begin"/>
            </w:r>
            <w:r w:rsidR="009D3C6F">
              <w:rPr>
                <w:noProof/>
                <w:webHidden/>
              </w:rPr>
              <w:instrText xml:space="preserve"> PAGEREF _Toc132543193 \h </w:instrText>
            </w:r>
            <w:r w:rsidR="009D3C6F">
              <w:rPr>
                <w:noProof/>
                <w:webHidden/>
              </w:rPr>
            </w:r>
            <w:r w:rsidR="009D3C6F">
              <w:rPr>
                <w:noProof/>
                <w:webHidden/>
              </w:rPr>
              <w:fldChar w:fldCharType="separate"/>
            </w:r>
            <w:r w:rsidR="009D3C6F">
              <w:rPr>
                <w:noProof/>
                <w:webHidden/>
              </w:rPr>
              <w:t>5</w:t>
            </w:r>
            <w:r w:rsidR="009D3C6F">
              <w:rPr>
                <w:noProof/>
                <w:webHidden/>
              </w:rPr>
              <w:fldChar w:fldCharType="end"/>
            </w:r>
          </w:hyperlink>
        </w:p>
        <w:p w14:paraId="7EB3FE36" w14:textId="648E7DAB" w:rsidR="009D3C6F" w:rsidRDefault="00000000">
          <w:pPr>
            <w:pStyle w:val="TOC1"/>
            <w:tabs>
              <w:tab w:val="right" w:leader="dot" w:pos="9350"/>
            </w:tabs>
            <w:rPr>
              <w:rFonts w:asciiTheme="minorHAnsi" w:eastAsiaTheme="minorEastAsia" w:hAnsiTheme="minorHAnsi" w:cstheme="minorBidi"/>
              <w:noProof/>
            </w:rPr>
          </w:pPr>
          <w:hyperlink w:anchor="_Toc132543194" w:history="1">
            <w:r w:rsidR="009D3C6F" w:rsidRPr="00D72196">
              <w:rPr>
                <w:rStyle w:val="Hyperlink"/>
                <w:b/>
                <w:bCs/>
                <w:noProof/>
              </w:rPr>
              <w:t>7.6 Why these models ?</w:t>
            </w:r>
            <w:r w:rsidR="009D3C6F">
              <w:rPr>
                <w:noProof/>
                <w:webHidden/>
              </w:rPr>
              <w:tab/>
            </w:r>
            <w:r w:rsidR="009D3C6F">
              <w:rPr>
                <w:noProof/>
                <w:webHidden/>
              </w:rPr>
              <w:fldChar w:fldCharType="begin"/>
            </w:r>
            <w:r w:rsidR="009D3C6F">
              <w:rPr>
                <w:noProof/>
                <w:webHidden/>
              </w:rPr>
              <w:instrText xml:space="preserve"> PAGEREF _Toc132543194 \h </w:instrText>
            </w:r>
            <w:r w:rsidR="009D3C6F">
              <w:rPr>
                <w:noProof/>
                <w:webHidden/>
              </w:rPr>
            </w:r>
            <w:r w:rsidR="009D3C6F">
              <w:rPr>
                <w:noProof/>
                <w:webHidden/>
              </w:rPr>
              <w:fldChar w:fldCharType="separate"/>
            </w:r>
            <w:r w:rsidR="009D3C6F">
              <w:rPr>
                <w:noProof/>
                <w:webHidden/>
              </w:rPr>
              <w:t>6</w:t>
            </w:r>
            <w:r w:rsidR="009D3C6F">
              <w:rPr>
                <w:noProof/>
                <w:webHidden/>
              </w:rPr>
              <w:fldChar w:fldCharType="end"/>
            </w:r>
          </w:hyperlink>
        </w:p>
        <w:p w14:paraId="5A2C5B7F" w14:textId="43C8F2DA" w:rsidR="009D3C6F" w:rsidRDefault="00000000">
          <w:pPr>
            <w:pStyle w:val="TOC1"/>
            <w:tabs>
              <w:tab w:val="right" w:leader="dot" w:pos="9350"/>
            </w:tabs>
            <w:rPr>
              <w:rFonts w:asciiTheme="minorHAnsi" w:eastAsiaTheme="minorEastAsia" w:hAnsiTheme="minorHAnsi" w:cstheme="minorBidi"/>
              <w:noProof/>
            </w:rPr>
          </w:pPr>
          <w:hyperlink w:anchor="_Toc132543195" w:history="1">
            <w:r w:rsidR="009D3C6F" w:rsidRPr="00D72196">
              <w:rPr>
                <w:rStyle w:val="Hyperlink"/>
                <w:b/>
                <w:bCs/>
                <w:noProof/>
              </w:rPr>
              <w:t>Evaluation Matrix:</w:t>
            </w:r>
            <w:r w:rsidR="009D3C6F">
              <w:rPr>
                <w:noProof/>
                <w:webHidden/>
              </w:rPr>
              <w:tab/>
            </w:r>
            <w:r w:rsidR="009D3C6F">
              <w:rPr>
                <w:noProof/>
                <w:webHidden/>
              </w:rPr>
              <w:fldChar w:fldCharType="begin"/>
            </w:r>
            <w:r w:rsidR="009D3C6F">
              <w:rPr>
                <w:noProof/>
                <w:webHidden/>
              </w:rPr>
              <w:instrText xml:space="preserve"> PAGEREF _Toc132543195 \h </w:instrText>
            </w:r>
            <w:r w:rsidR="009D3C6F">
              <w:rPr>
                <w:noProof/>
                <w:webHidden/>
              </w:rPr>
            </w:r>
            <w:r w:rsidR="009D3C6F">
              <w:rPr>
                <w:noProof/>
                <w:webHidden/>
              </w:rPr>
              <w:fldChar w:fldCharType="separate"/>
            </w:r>
            <w:r w:rsidR="009D3C6F">
              <w:rPr>
                <w:noProof/>
                <w:webHidden/>
              </w:rPr>
              <w:t>6</w:t>
            </w:r>
            <w:r w:rsidR="009D3C6F">
              <w:rPr>
                <w:noProof/>
                <w:webHidden/>
              </w:rPr>
              <w:fldChar w:fldCharType="end"/>
            </w:r>
          </w:hyperlink>
        </w:p>
        <w:p w14:paraId="72BEF6F8" w14:textId="002C0AF7" w:rsidR="009D3C6F" w:rsidRDefault="00000000">
          <w:pPr>
            <w:pStyle w:val="TOC1"/>
            <w:tabs>
              <w:tab w:val="right" w:leader="dot" w:pos="9350"/>
            </w:tabs>
            <w:rPr>
              <w:rFonts w:asciiTheme="minorHAnsi" w:eastAsiaTheme="minorEastAsia" w:hAnsiTheme="minorHAnsi" w:cstheme="minorBidi"/>
              <w:noProof/>
            </w:rPr>
          </w:pPr>
          <w:hyperlink w:anchor="_Toc132543196" w:history="1">
            <w:r w:rsidR="009D3C6F" w:rsidRPr="00D72196">
              <w:rPr>
                <w:rStyle w:val="Hyperlink"/>
                <w:rFonts w:eastAsia="Times New Roman"/>
                <w:b/>
                <w:bCs/>
                <w:noProof/>
              </w:rPr>
              <w:t>8. Required Resources</w:t>
            </w:r>
            <w:r w:rsidR="009D3C6F">
              <w:rPr>
                <w:noProof/>
                <w:webHidden/>
              </w:rPr>
              <w:tab/>
            </w:r>
            <w:r w:rsidR="009D3C6F">
              <w:rPr>
                <w:noProof/>
                <w:webHidden/>
              </w:rPr>
              <w:fldChar w:fldCharType="begin"/>
            </w:r>
            <w:r w:rsidR="009D3C6F">
              <w:rPr>
                <w:noProof/>
                <w:webHidden/>
              </w:rPr>
              <w:instrText xml:space="preserve"> PAGEREF _Toc132543196 \h </w:instrText>
            </w:r>
            <w:r w:rsidR="009D3C6F">
              <w:rPr>
                <w:noProof/>
                <w:webHidden/>
              </w:rPr>
            </w:r>
            <w:r w:rsidR="009D3C6F">
              <w:rPr>
                <w:noProof/>
                <w:webHidden/>
              </w:rPr>
              <w:fldChar w:fldCharType="separate"/>
            </w:r>
            <w:r w:rsidR="009D3C6F">
              <w:rPr>
                <w:noProof/>
                <w:webHidden/>
              </w:rPr>
              <w:t>7</w:t>
            </w:r>
            <w:r w:rsidR="009D3C6F">
              <w:rPr>
                <w:noProof/>
                <w:webHidden/>
              </w:rPr>
              <w:fldChar w:fldCharType="end"/>
            </w:r>
          </w:hyperlink>
        </w:p>
        <w:p w14:paraId="23156E26" w14:textId="054A38E9" w:rsidR="009D3C6F" w:rsidRDefault="00000000">
          <w:pPr>
            <w:pStyle w:val="TOC2"/>
            <w:tabs>
              <w:tab w:val="right" w:leader="dot" w:pos="9350"/>
            </w:tabs>
            <w:rPr>
              <w:rFonts w:asciiTheme="minorHAnsi" w:eastAsiaTheme="minorEastAsia" w:hAnsiTheme="minorHAnsi" w:cstheme="minorBidi"/>
              <w:noProof/>
            </w:rPr>
          </w:pPr>
          <w:hyperlink w:anchor="_Toc132543197" w:history="1">
            <w:r w:rsidR="009D3C6F" w:rsidRPr="00D72196">
              <w:rPr>
                <w:rStyle w:val="Hyperlink"/>
                <w:b/>
                <w:bCs/>
                <w:noProof/>
              </w:rPr>
              <w:t>8.1 Hardware requirements:</w:t>
            </w:r>
            <w:r w:rsidR="009D3C6F">
              <w:rPr>
                <w:noProof/>
                <w:webHidden/>
              </w:rPr>
              <w:tab/>
            </w:r>
            <w:r w:rsidR="009D3C6F">
              <w:rPr>
                <w:noProof/>
                <w:webHidden/>
              </w:rPr>
              <w:fldChar w:fldCharType="begin"/>
            </w:r>
            <w:r w:rsidR="009D3C6F">
              <w:rPr>
                <w:noProof/>
                <w:webHidden/>
              </w:rPr>
              <w:instrText xml:space="preserve"> PAGEREF _Toc132543197 \h </w:instrText>
            </w:r>
            <w:r w:rsidR="009D3C6F">
              <w:rPr>
                <w:noProof/>
                <w:webHidden/>
              </w:rPr>
            </w:r>
            <w:r w:rsidR="009D3C6F">
              <w:rPr>
                <w:noProof/>
                <w:webHidden/>
              </w:rPr>
              <w:fldChar w:fldCharType="separate"/>
            </w:r>
            <w:r w:rsidR="009D3C6F">
              <w:rPr>
                <w:noProof/>
                <w:webHidden/>
              </w:rPr>
              <w:t>7</w:t>
            </w:r>
            <w:r w:rsidR="009D3C6F">
              <w:rPr>
                <w:noProof/>
                <w:webHidden/>
              </w:rPr>
              <w:fldChar w:fldCharType="end"/>
            </w:r>
          </w:hyperlink>
        </w:p>
        <w:p w14:paraId="082F6A92" w14:textId="0513BC36" w:rsidR="009D3C6F" w:rsidRDefault="00000000">
          <w:pPr>
            <w:pStyle w:val="TOC2"/>
            <w:tabs>
              <w:tab w:val="right" w:leader="dot" w:pos="9350"/>
            </w:tabs>
            <w:rPr>
              <w:rFonts w:asciiTheme="minorHAnsi" w:eastAsiaTheme="minorEastAsia" w:hAnsiTheme="minorHAnsi" w:cstheme="minorBidi"/>
              <w:noProof/>
            </w:rPr>
          </w:pPr>
          <w:hyperlink w:anchor="_Toc132543198" w:history="1">
            <w:r w:rsidR="009D3C6F" w:rsidRPr="00D72196">
              <w:rPr>
                <w:rStyle w:val="Hyperlink"/>
                <w:b/>
                <w:bCs/>
                <w:noProof/>
              </w:rPr>
              <w:t>8.2 Software requirements:</w:t>
            </w:r>
            <w:r w:rsidR="009D3C6F">
              <w:rPr>
                <w:noProof/>
                <w:webHidden/>
              </w:rPr>
              <w:tab/>
            </w:r>
            <w:r w:rsidR="009D3C6F">
              <w:rPr>
                <w:noProof/>
                <w:webHidden/>
              </w:rPr>
              <w:fldChar w:fldCharType="begin"/>
            </w:r>
            <w:r w:rsidR="009D3C6F">
              <w:rPr>
                <w:noProof/>
                <w:webHidden/>
              </w:rPr>
              <w:instrText xml:space="preserve"> PAGEREF _Toc132543198 \h </w:instrText>
            </w:r>
            <w:r w:rsidR="009D3C6F">
              <w:rPr>
                <w:noProof/>
                <w:webHidden/>
              </w:rPr>
            </w:r>
            <w:r w:rsidR="009D3C6F">
              <w:rPr>
                <w:noProof/>
                <w:webHidden/>
              </w:rPr>
              <w:fldChar w:fldCharType="separate"/>
            </w:r>
            <w:r w:rsidR="009D3C6F">
              <w:rPr>
                <w:noProof/>
                <w:webHidden/>
              </w:rPr>
              <w:t>7</w:t>
            </w:r>
            <w:r w:rsidR="009D3C6F">
              <w:rPr>
                <w:noProof/>
                <w:webHidden/>
              </w:rPr>
              <w:fldChar w:fldCharType="end"/>
            </w:r>
          </w:hyperlink>
        </w:p>
        <w:p w14:paraId="1E181073" w14:textId="0F401FAF" w:rsidR="009D3C6F" w:rsidRDefault="00000000">
          <w:pPr>
            <w:pStyle w:val="TOC1"/>
            <w:tabs>
              <w:tab w:val="right" w:leader="dot" w:pos="9350"/>
            </w:tabs>
            <w:rPr>
              <w:rFonts w:asciiTheme="minorHAnsi" w:eastAsiaTheme="minorEastAsia" w:hAnsiTheme="minorHAnsi" w:cstheme="minorBidi"/>
              <w:noProof/>
            </w:rPr>
          </w:pPr>
          <w:hyperlink w:anchor="_Toc132543199" w:history="1">
            <w:r w:rsidR="009D3C6F" w:rsidRPr="00D72196">
              <w:rPr>
                <w:rStyle w:val="Hyperlink"/>
                <w:rFonts w:eastAsia="Times New Roman"/>
                <w:b/>
                <w:bCs/>
                <w:noProof/>
              </w:rPr>
              <w:t>9. Research Plan</w:t>
            </w:r>
            <w:r w:rsidR="009D3C6F">
              <w:rPr>
                <w:noProof/>
                <w:webHidden/>
              </w:rPr>
              <w:tab/>
            </w:r>
            <w:r w:rsidR="009D3C6F">
              <w:rPr>
                <w:noProof/>
                <w:webHidden/>
              </w:rPr>
              <w:fldChar w:fldCharType="begin"/>
            </w:r>
            <w:r w:rsidR="009D3C6F">
              <w:rPr>
                <w:noProof/>
                <w:webHidden/>
              </w:rPr>
              <w:instrText xml:space="preserve"> PAGEREF _Toc132543199 \h </w:instrText>
            </w:r>
            <w:r w:rsidR="009D3C6F">
              <w:rPr>
                <w:noProof/>
                <w:webHidden/>
              </w:rPr>
            </w:r>
            <w:r w:rsidR="009D3C6F">
              <w:rPr>
                <w:noProof/>
                <w:webHidden/>
              </w:rPr>
              <w:fldChar w:fldCharType="separate"/>
            </w:r>
            <w:r w:rsidR="009D3C6F">
              <w:rPr>
                <w:noProof/>
                <w:webHidden/>
              </w:rPr>
              <w:t>7</w:t>
            </w:r>
            <w:r w:rsidR="009D3C6F">
              <w:rPr>
                <w:noProof/>
                <w:webHidden/>
              </w:rPr>
              <w:fldChar w:fldCharType="end"/>
            </w:r>
          </w:hyperlink>
        </w:p>
        <w:p w14:paraId="1C3BC21A" w14:textId="4E38CFCC" w:rsidR="009D3C6F" w:rsidRDefault="00000000">
          <w:pPr>
            <w:pStyle w:val="TOC1"/>
            <w:tabs>
              <w:tab w:val="right" w:leader="dot" w:pos="9350"/>
            </w:tabs>
            <w:rPr>
              <w:rFonts w:asciiTheme="minorHAnsi" w:eastAsiaTheme="minorEastAsia" w:hAnsiTheme="minorHAnsi" w:cstheme="minorBidi"/>
              <w:noProof/>
            </w:rPr>
          </w:pPr>
          <w:hyperlink w:anchor="_Toc132543200" w:history="1">
            <w:r w:rsidR="009D3C6F" w:rsidRPr="00D72196">
              <w:rPr>
                <w:rStyle w:val="Hyperlink"/>
                <w:rFonts w:eastAsia="Times New Roman"/>
                <w:b/>
                <w:bCs/>
                <w:noProof/>
              </w:rPr>
              <w:t>10. References</w:t>
            </w:r>
            <w:r w:rsidR="009D3C6F">
              <w:rPr>
                <w:noProof/>
                <w:webHidden/>
              </w:rPr>
              <w:tab/>
            </w:r>
            <w:r w:rsidR="009D3C6F">
              <w:rPr>
                <w:noProof/>
                <w:webHidden/>
              </w:rPr>
              <w:fldChar w:fldCharType="begin"/>
            </w:r>
            <w:r w:rsidR="009D3C6F">
              <w:rPr>
                <w:noProof/>
                <w:webHidden/>
              </w:rPr>
              <w:instrText xml:space="preserve"> PAGEREF _Toc132543200 \h </w:instrText>
            </w:r>
            <w:r w:rsidR="009D3C6F">
              <w:rPr>
                <w:noProof/>
                <w:webHidden/>
              </w:rPr>
            </w:r>
            <w:r w:rsidR="009D3C6F">
              <w:rPr>
                <w:noProof/>
                <w:webHidden/>
              </w:rPr>
              <w:fldChar w:fldCharType="separate"/>
            </w:r>
            <w:r w:rsidR="009D3C6F">
              <w:rPr>
                <w:noProof/>
                <w:webHidden/>
              </w:rPr>
              <w:t>8</w:t>
            </w:r>
            <w:r w:rsidR="009D3C6F">
              <w:rPr>
                <w:noProof/>
                <w:webHidden/>
              </w:rPr>
              <w:fldChar w:fldCharType="end"/>
            </w:r>
          </w:hyperlink>
        </w:p>
        <w:p w14:paraId="5BA2B03F" w14:textId="3B922D5F" w:rsidR="00EB7582" w:rsidRPr="00694EF9" w:rsidRDefault="00EB7582" w:rsidP="00DD5E1A">
          <w:pPr>
            <w:spacing w:line="240" w:lineRule="auto"/>
            <w:jc w:val="both"/>
          </w:pPr>
          <w:r w:rsidRPr="003A2529">
            <w:rPr>
              <w:noProof/>
            </w:rPr>
            <w:fldChar w:fldCharType="end"/>
          </w:r>
        </w:p>
      </w:sdtContent>
    </w:sdt>
    <w:p w14:paraId="00000029" w14:textId="77777777" w:rsidR="003C4F8A" w:rsidRPr="00694EF9" w:rsidRDefault="003C4F8A" w:rsidP="00DD5E1A">
      <w:pPr>
        <w:spacing w:line="240" w:lineRule="auto"/>
        <w:jc w:val="both"/>
      </w:pPr>
    </w:p>
    <w:p w14:paraId="295D5055" w14:textId="0CB66D4D" w:rsidR="00FA5614" w:rsidRPr="00694EF9" w:rsidRDefault="008A0FB8" w:rsidP="00290821">
      <w:pPr>
        <w:rPr>
          <w:rFonts w:eastAsia="Times New Roman"/>
          <w:b/>
          <w:bCs/>
        </w:rPr>
      </w:pPr>
      <w:r>
        <w:rPr>
          <w:rFonts w:eastAsia="Times New Roman"/>
          <w:b/>
          <w:bCs/>
        </w:rPr>
        <w:br w:type="page"/>
      </w:r>
    </w:p>
    <w:p w14:paraId="57E1BA9D" w14:textId="09C0EF22" w:rsidR="00FA5614" w:rsidRPr="00694EF9" w:rsidRDefault="00FA5614" w:rsidP="00DD5E1A">
      <w:pPr>
        <w:jc w:val="both"/>
      </w:pPr>
    </w:p>
    <w:p w14:paraId="78851B7B" w14:textId="22CC7A63" w:rsidR="00C0440B" w:rsidRPr="00933E74" w:rsidRDefault="00C617D9" w:rsidP="00DD5E1A">
      <w:pPr>
        <w:jc w:val="both"/>
        <w:rPr>
          <w:b/>
          <w:bCs/>
          <w:noProof/>
        </w:rPr>
      </w:pPr>
      <w:r w:rsidRPr="00933E74">
        <w:rPr>
          <w:b/>
          <w:bCs/>
        </w:rPr>
        <w:t xml:space="preserve">List of </w:t>
      </w:r>
      <w:r w:rsidR="00EE4BE2" w:rsidRPr="00933E74">
        <w:rPr>
          <w:b/>
          <w:bCs/>
        </w:rPr>
        <w:t>Figures</w:t>
      </w:r>
      <w:r w:rsidR="00C0440B" w:rsidRPr="00933E74">
        <w:rPr>
          <w:b/>
          <w:bCs/>
        </w:rPr>
        <w:fldChar w:fldCharType="begin"/>
      </w:r>
      <w:r w:rsidR="00C0440B" w:rsidRPr="00933E74">
        <w:rPr>
          <w:b/>
          <w:bCs/>
        </w:rPr>
        <w:instrText xml:space="preserve"> TOC \h \z \c "Figure" </w:instrText>
      </w:r>
      <w:r w:rsidR="00C0440B" w:rsidRPr="00933E74">
        <w:rPr>
          <w:b/>
          <w:bCs/>
        </w:rPr>
        <w:fldChar w:fldCharType="separate"/>
      </w:r>
    </w:p>
    <w:p w14:paraId="257C4874" w14:textId="58F6FC2C" w:rsidR="00C0440B" w:rsidRPr="003A2529" w:rsidRDefault="00000000">
      <w:pPr>
        <w:pStyle w:val="TableofFigures"/>
        <w:tabs>
          <w:tab w:val="right" w:leader="dot" w:pos="9350"/>
        </w:tabs>
        <w:rPr>
          <w:noProof/>
        </w:rPr>
      </w:pPr>
      <w:hyperlink w:anchor="_Toc124626669" w:history="1">
        <w:r w:rsidR="00C0440B" w:rsidRPr="003A2529">
          <w:rPr>
            <w:rStyle w:val="Hyperlink"/>
            <w:noProof/>
          </w:rPr>
          <w:t>Figure 1 : Ten Stage fermentation process</w:t>
        </w:r>
        <w:r w:rsidR="00C0440B" w:rsidRPr="003A2529">
          <w:rPr>
            <w:noProof/>
            <w:webHidden/>
          </w:rPr>
          <w:tab/>
        </w:r>
        <w:r w:rsidR="00C0440B" w:rsidRPr="003A2529">
          <w:rPr>
            <w:noProof/>
            <w:webHidden/>
          </w:rPr>
          <w:fldChar w:fldCharType="begin"/>
        </w:r>
        <w:r w:rsidR="00C0440B" w:rsidRPr="003A2529">
          <w:rPr>
            <w:noProof/>
            <w:webHidden/>
          </w:rPr>
          <w:instrText xml:space="preserve"> PAGEREF _Toc124626669 \h </w:instrText>
        </w:r>
        <w:r w:rsidR="00C0440B" w:rsidRPr="003A2529">
          <w:rPr>
            <w:noProof/>
            <w:webHidden/>
          </w:rPr>
        </w:r>
        <w:r w:rsidR="00C0440B" w:rsidRPr="003A2529">
          <w:rPr>
            <w:noProof/>
            <w:webHidden/>
          </w:rPr>
          <w:fldChar w:fldCharType="separate"/>
        </w:r>
        <w:r w:rsidR="00C0440B" w:rsidRPr="003A2529">
          <w:rPr>
            <w:noProof/>
            <w:webHidden/>
          </w:rPr>
          <w:t>9</w:t>
        </w:r>
        <w:r w:rsidR="00C0440B" w:rsidRPr="003A2529">
          <w:rPr>
            <w:noProof/>
            <w:webHidden/>
          </w:rPr>
          <w:fldChar w:fldCharType="end"/>
        </w:r>
      </w:hyperlink>
    </w:p>
    <w:p w14:paraId="2BF44CE7" w14:textId="583CB49F" w:rsidR="00C0440B" w:rsidRPr="003A2529" w:rsidRDefault="00000000">
      <w:pPr>
        <w:pStyle w:val="TableofFigures"/>
        <w:tabs>
          <w:tab w:val="right" w:leader="dot" w:pos="9350"/>
        </w:tabs>
        <w:rPr>
          <w:noProof/>
        </w:rPr>
      </w:pPr>
      <w:hyperlink w:anchor="_Toc124626670" w:history="1">
        <w:r w:rsidR="00C0440B" w:rsidRPr="003A2529">
          <w:rPr>
            <w:rStyle w:val="Hyperlink"/>
            <w:noProof/>
          </w:rPr>
          <w:t>Figure 2: Fermentation Process</w:t>
        </w:r>
        <w:r w:rsidR="00C0440B" w:rsidRPr="003A2529">
          <w:rPr>
            <w:noProof/>
            <w:webHidden/>
          </w:rPr>
          <w:tab/>
        </w:r>
        <w:r w:rsidR="00C0440B" w:rsidRPr="003A2529">
          <w:rPr>
            <w:noProof/>
            <w:webHidden/>
          </w:rPr>
          <w:fldChar w:fldCharType="begin"/>
        </w:r>
        <w:r w:rsidR="00C0440B" w:rsidRPr="003A2529">
          <w:rPr>
            <w:noProof/>
            <w:webHidden/>
          </w:rPr>
          <w:instrText xml:space="preserve"> PAGEREF _Toc124626670 \h </w:instrText>
        </w:r>
        <w:r w:rsidR="00C0440B" w:rsidRPr="003A2529">
          <w:rPr>
            <w:noProof/>
            <w:webHidden/>
          </w:rPr>
        </w:r>
        <w:r w:rsidR="00C0440B" w:rsidRPr="003A2529">
          <w:rPr>
            <w:noProof/>
            <w:webHidden/>
          </w:rPr>
          <w:fldChar w:fldCharType="separate"/>
        </w:r>
        <w:r w:rsidR="00C0440B" w:rsidRPr="003A2529">
          <w:rPr>
            <w:noProof/>
            <w:webHidden/>
          </w:rPr>
          <w:t>10</w:t>
        </w:r>
        <w:r w:rsidR="00C0440B" w:rsidRPr="003A2529">
          <w:rPr>
            <w:noProof/>
            <w:webHidden/>
          </w:rPr>
          <w:fldChar w:fldCharType="end"/>
        </w:r>
      </w:hyperlink>
    </w:p>
    <w:p w14:paraId="56370DB0" w14:textId="42C66226" w:rsidR="00C0440B" w:rsidRPr="003A2529" w:rsidRDefault="00000000">
      <w:pPr>
        <w:pStyle w:val="TableofFigures"/>
        <w:tabs>
          <w:tab w:val="right" w:leader="dot" w:pos="9350"/>
        </w:tabs>
        <w:rPr>
          <w:noProof/>
        </w:rPr>
      </w:pPr>
      <w:hyperlink w:anchor="_Toc124626671" w:history="1">
        <w:r w:rsidR="00C0440B" w:rsidRPr="003A2529">
          <w:rPr>
            <w:rStyle w:val="Hyperlink"/>
            <w:noProof/>
          </w:rPr>
          <w:t>Figure 3: Our Research Focus on these colored processes</w:t>
        </w:r>
        <w:r w:rsidR="00C0440B" w:rsidRPr="003A2529">
          <w:rPr>
            <w:noProof/>
            <w:webHidden/>
          </w:rPr>
          <w:tab/>
        </w:r>
        <w:r w:rsidR="00C0440B" w:rsidRPr="003A2529">
          <w:rPr>
            <w:noProof/>
            <w:webHidden/>
          </w:rPr>
          <w:fldChar w:fldCharType="begin"/>
        </w:r>
        <w:r w:rsidR="00C0440B" w:rsidRPr="003A2529">
          <w:rPr>
            <w:noProof/>
            <w:webHidden/>
          </w:rPr>
          <w:instrText xml:space="preserve"> PAGEREF _Toc124626671 \h </w:instrText>
        </w:r>
        <w:r w:rsidR="00C0440B" w:rsidRPr="003A2529">
          <w:rPr>
            <w:noProof/>
            <w:webHidden/>
          </w:rPr>
        </w:r>
        <w:r w:rsidR="00C0440B" w:rsidRPr="003A2529">
          <w:rPr>
            <w:noProof/>
            <w:webHidden/>
          </w:rPr>
          <w:fldChar w:fldCharType="separate"/>
        </w:r>
        <w:r w:rsidR="00C0440B" w:rsidRPr="003A2529">
          <w:rPr>
            <w:noProof/>
            <w:webHidden/>
          </w:rPr>
          <w:t>10</w:t>
        </w:r>
        <w:r w:rsidR="00C0440B" w:rsidRPr="003A2529">
          <w:rPr>
            <w:noProof/>
            <w:webHidden/>
          </w:rPr>
          <w:fldChar w:fldCharType="end"/>
        </w:r>
      </w:hyperlink>
    </w:p>
    <w:p w14:paraId="1914F5A0" w14:textId="46714616" w:rsidR="00C0440B" w:rsidRPr="00933E74" w:rsidRDefault="00000000">
      <w:pPr>
        <w:pStyle w:val="TableofFigures"/>
        <w:tabs>
          <w:tab w:val="right" w:leader="dot" w:pos="9350"/>
        </w:tabs>
        <w:rPr>
          <w:rStyle w:val="Hyperlink"/>
          <w:b/>
          <w:bCs/>
        </w:rPr>
      </w:pPr>
      <w:hyperlink w:anchor="_Toc124626672" w:history="1">
        <w:r w:rsidR="00C0440B" w:rsidRPr="003A2529">
          <w:rPr>
            <w:rStyle w:val="Hyperlink"/>
            <w:noProof/>
          </w:rPr>
          <w:t>Figure 4 : Process Flow</w:t>
        </w:r>
        <w:r w:rsidR="00C0440B" w:rsidRPr="003A2529">
          <w:rPr>
            <w:rStyle w:val="Hyperlink"/>
            <w:webHidden/>
          </w:rPr>
          <w:tab/>
        </w:r>
        <w:r w:rsidR="00C0440B" w:rsidRPr="003A2529">
          <w:rPr>
            <w:noProof/>
            <w:webHidden/>
          </w:rPr>
          <w:fldChar w:fldCharType="begin"/>
        </w:r>
        <w:r w:rsidR="00C0440B" w:rsidRPr="003A2529">
          <w:rPr>
            <w:noProof/>
            <w:webHidden/>
          </w:rPr>
          <w:instrText xml:space="preserve"> PAGEREF _Toc124626672 \h </w:instrText>
        </w:r>
        <w:r w:rsidR="00C0440B" w:rsidRPr="003A2529">
          <w:rPr>
            <w:noProof/>
            <w:webHidden/>
          </w:rPr>
        </w:r>
        <w:r w:rsidR="00C0440B" w:rsidRPr="003A2529">
          <w:rPr>
            <w:noProof/>
            <w:webHidden/>
          </w:rPr>
          <w:fldChar w:fldCharType="separate"/>
        </w:r>
        <w:r w:rsidR="00C0440B" w:rsidRPr="003A2529">
          <w:rPr>
            <w:noProof/>
            <w:webHidden/>
          </w:rPr>
          <w:t>12</w:t>
        </w:r>
        <w:r w:rsidR="00C0440B" w:rsidRPr="003A2529">
          <w:rPr>
            <w:noProof/>
            <w:webHidden/>
          </w:rPr>
          <w:fldChar w:fldCharType="end"/>
        </w:r>
      </w:hyperlink>
    </w:p>
    <w:p w14:paraId="49A29383" w14:textId="4CBC8D4A" w:rsidR="00FA5614" w:rsidRPr="00694EF9" w:rsidRDefault="00C0440B" w:rsidP="00DD5E1A">
      <w:pPr>
        <w:jc w:val="both"/>
      </w:pPr>
      <w:r w:rsidRPr="00933E74">
        <w:rPr>
          <w:b/>
          <w:bCs/>
        </w:rPr>
        <w:fldChar w:fldCharType="end"/>
      </w:r>
    </w:p>
    <w:p w14:paraId="4E694FD6" w14:textId="3928A746" w:rsidR="00FA5614" w:rsidRPr="00694EF9" w:rsidRDefault="00FA5614" w:rsidP="00DD5E1A">
      <w:pPr>
        <w:jc w:val="both"/>
      </w:pPr>
    </w:p>
    <w:p w14:paraId="2F6BDFD4" w14:textId="77777777" w:rsidR="00FA5614" w:rsidRPr="00694EF9" w:rsidRDefault="00FA5614" w:rsidP="00DD5E1A">
      <w:pPr>
        <w:jc w:val="both"/>
      </w:pPr>
    </w:p>
    <w:p w14:paraId="0000002D" w14:textId="543F7043" w:rsidR="003C4F8A" w:rsidRPr="00936030" w:rsidRDefault="00562901" w:rsidP="00301837">
      <w:pPr>
        <w:pStyle w:val="Heading1"/>
        <w:numPr>
          <w:ilvl w:val="0"/>
          <w:numId w:val="0"/>
        </w:numPr>
        <w:spacing w:line="240" w:lineRule="auto"/>
        <w:jc w:val="both"/>
        <w:rPr>
          <w:rFonts w:eastAsia="Times New Roman" w:cs="Times New Roman"/>
          <w:b w:val="0"/>
          <w:bCs/>
          <w:szCs w:val="24"/>
        </w:rPr>
      </w:pPr>
      <w:bookmarkStart w:id="1" w:name="_Toc132543182"/>
      <w:r w:rsidRPr="00694EF9">
        <w:rPr>
          <w:rFonts w:eastAsia="Times New Roman" w:cs="Times New Roman"/>
          <w:bCs/>
          <w:szCs w:val="24"/>
        </w:rPr>
        <w:t xml:space="preserve">1. </w:t>
      </w:r>
      <w:r w:rsidR="00A34824" w:rsidRPr="00694EF9">
        <w:rPr>
          <w:rFonts w:eastAsia="Times New Roman" w:cs="Times New Roman"/>
          <w:bCs/>
          <w:szCs w:val="24"/>
        </w:rPr>
        <w:t>Background</w:t>
      </w:r>
      <w:bookmarkEnd w:id="1"/>
    </w:p>
    <w:p w14:paraId="083A7F6D" w14:textId="77777777" w:rsidR="00144996" w:rsidRPr="00144996" w:rsidRDefault="00144996" w:rsidP="00925BCA">
      <w:pPr>
        <w:pStyle w:val="ThesisBody"/>
      </w:pPr>
      <w:r w:rsidRPr="00144996">
        <w:t>The significance of startups in the global economy is immense, as they play a crucial role in creating employment, driving innovation, and attracting investments. By offering diverse workforce opportunities and introducing groundbreaking products and services, startups boost local and regional economies, enhance productivity, and elevate living standards. As they develop and broaden their reach, startups contribute to economic expansion and diversification, making economies more robust and well-rounded. Furthermore, by nurturing innovation and entrepreneurial attitudes, startups bolster a nation's standing in the global market, securing investments, forging international partnerships, and sustaining economic growth.</w:t>
      </w:r>
    </w:p>
    <w:p w14:paraId="47372AA6" w14:textId="77777777" w:rsidR="00144996" w:rsidRPr="00144996" w:rsidRDefault="00144996" w:rsidP="00925BCA">
      <w:pPr>
        <w:pStyle w:val="ThesisBody"/>
      </w:pPr>
    </w:p>
    <w:p w14:paraId="2A6C0908" w14:textId="77777777" w:rsidR="00144996" w:rsidRPr="00144996" w:rsidRDefault="00144996" w:rsidP="00925BCA">
      <w:pPr>
        <w:pStyle w:val="ThesisBody"/>
      </w:pPr>
      <w:r w:rsidRPr="00144996">
        <w:t>Startups also focus on addressing societal, ecological, and economic challenges, leading to a positive social impact while generating profits. This dual emphasis fosters new avenues for growth and collaboration. Thriving startups can catalyse the development of new ecosystems that support and encourage other entrepreneurial initiatives, creating an environment where entrepreneurs can succeed. This interplay between startups and their supporting ecosystems is instrumental in the overall development and sustainability of the global economy, propelling innovation, and progress well into the future.</w:t>
      </w:r>
    </w:p>
    <w:p w14:paraId="0DA352DF" w14:textId="77777777" w:rsidR="00144996" w:rsidRPr="00144996" w:rsidRDefault="00144996" w:rsidP="00925BCA">
      <w:pPr>
        <w:pStyle w:val="ThesisBody"/>
      </w:pPr>
    </w:p>
    <w:p w14:paraId="4DAEFC1E" w14:textId="77777777" w:rsidR="00144996" w:rsidRPr="00144996" w:rsidRDefault="00144996" w:rsidP="00925BCA">
      <w:pPr>
        <w:pStyle w:val="ThesisBody"/>
      </w:pPr>
      <w:r w:rsidRPr="00144996">
        <w:t>The need for accurate prediction of startup success is vital for various stakeholders involved in the entrepreneurial ecosystem. This includes investors, entrepreneurs, policymakers, and support organizations. Accurate prediction of startup success can lead to more informed decision-making, optimized resource allocation, and overall better outcomes for everyone involved.</w:t>
      </w:r>
    </w:p>
    <w:p w14:paraId="4D0AF333" w14:textId="77777777" w:rsidR="00144996" w:rsidRPr="00144996" w:rsidRDefault="00144996" w:rsidP="00925BCA">
      <w:pPr>
        <w:pStyle w:val="ThesisBody"/>
      </w:pPr>
    </w:p>
    <w:p w14:paraId="3820BF5F" w14:textId="77777777" w:rsidR="00144996" w:rsidRPr="00144996" w:rsidRDefault="00144996" w:rsidP="00925BCA">
      <w:pPr>
        <w:pStyle w:val="ThesisBody"/>
      </w:pPr>
      <w:r w:rsidRPr="00144996">
        <w:lastRenderedPageBreak/>
        <w:t>For investors, the ability to predict startup success is crucial in identifying potential high-growth ventures and making sound investment decisions. By allocating funds to startups with a higher likelihood of success, investors can maximize their returns and reduce the risk associated with their investments. This also ensures that capital is channelled towards the most promising ventures, accelerating innovation and economic growth.</w:t>
      </w:r>
    </w:p>
    <w:p w14:paraId="5B5A832A" w14:textId="77777777" w:rsidR="00144996" w:rsidRPr="00144996" w:rsidRDefault="00144996" w:rsidP="00925BCA">
      <w:pPr>
        <w:pStyle w:val="ThesisBody"/>
      </w:pPr>
    </w:p>
    <w:p w14:paraId="3A66D26D" w14:textId="77777777" w:rsidR="00144996" w:rsidRPr="00144996" w:rsidRDefault="00144996" w:rsidP="00925BCA">
      <w:pPr>
        <w:pStyle w:val="ThesisBody"/>
      </w:pPr>
      <w:r w:rsidRPr="00144996">
        <w:t>Entrepreneurs benefit from accurate success predictions as it enables them to identify their strengths and weaknesses and make necessary adjustments to their strategies. By understanding the factors that contribute to their success, entrepreneurs can focus on areas that need improvement, increasing their chances of survival and growth. This can lead to more sustainable business models and a higher likelihood of creating a lasting impact in their respective markets.</w:t>
      </w:r>
    </w:p>
    <w:p w14:paraId="15A37638" w14:textId="77777777" w:rsidR="00144996" w:rsidRPr="00144996" w:rsidRDefault="00144996" w:rsidP="00925BCA">
      <w:pPr>
        <w:pStyle w:val="ThesisBody"/>
      </w:pPr>
    </w:p>
    <w:p w14:paraId="3AFAF4EC" w14:textId="77777777" w:rsidR="00144996" w:rsidRPr="00144996" w:rsidRDefault="00144996" w:rsidP="00925BCA">
      <w:pPr>
        <w:pStyle w:val="ThesisBody"/>
      </w:pPr>
      <w:r w:rsidRPr="00144996">
        <w:t>For policymakers, accurate startup success prediction is essential for designing and implementing effective policies and support programs that foster a thriving entrepreneurial ecosystem. By understanding the factors that contribute to startup success, policymakers can target their efforts and resources towards initiatives that have the highest potential for stimulating innovation, job creation, and economic development. This can result in more efficient use of public funds and a higher return on investment for the community.</w:t>
      </w:r>
    </w:p>
    <w:p w14:paraId="4892CC83" w14:textId="77777777" w:rsidR="00144996" w:rsidRPr="00144996" w:rsidRDefault="00144996" w:rsidP="00925BCA">
      <w:pPr>
        <w:pStyle w:val="ThesisBody"/>
      </w:pPr>
    </w:p>
    <w:p w14:paraId="42BCA212" w14:textId="77777777" w:rsidR="00144996" w:rsidRPr="00144996" w:rsidRDefault="00144996" w:rsidP="00925BCA">
      <w:pPr>
        <w:pStyle w:val="ThesisBody"/>
      </w:pPr>
      <w:r w:rsidRPr="00144996">
        <w:t>Support organizations, such as accelerators, incubators, and mentoring programs, also benefit from accurate startup success prediction. By identifying the key factors that drive success, these organizations can tailor their programs to address the specific needs of startups and provide targeted support. This allows them to optimize their resources, improve their program's efficacy, and enhance the overall impact on the startup ecosystem.</w:t>
      </w:r>
    </w:p>
    <w:p w14:paraId="59A25644" w14:textId="77777777" w:rsidR="00144996" w:rsidRPr="00144996" w:rsidRDefault="00144996" w:rsidP="00925BCA">
      <w:pPr>
        <w:pStyle w:val="ThesisBody"/>
      </w:pPr>
    </w:p>
    <w:p w14:paraId="38A86FA9" w14:textId="43D464B7" w:rsidR="00936030" w:rsidRPr="00936030" w:rsidRDefault="00144996" w:rsidP="00925BCA">
      <w:pPr>
        <w:pStyle w:val="ThesisBody"/>
      </w:pPr>
      <w:r w:rsidRPr="00144996">
        <w:t>In summary, the need for accurate prediction of startup success is paramount for informed decision-making and optimizing resources across various stakeholders in the entrepreneurial ecosystem. By understanding the factors that contribute to success, investors, entrepreneurs, policymakers, and support organizations can work together to foster a more robust and thriving startup landscape, driving innovation, job creation, and economic growth.</w:t>
      </w:r>
    </w:p>
    <w:p w14:paraId="488C9E36" w14:textId="77777777" w:rsidR="00936030" w:rsidRPr="00936030" w:rsidRDefault="00936030" w:rsidP="00936030">
      <w:pPr>
        <w:spacing w:line="240" w:lineRule="auto"/>
        <w:jc w:val="both"/>
      </w:pPr>
    </w:p>
    <w:p w14:paraId="62B77E84" w14:textId="77777777" w:rsidR="00915C24" w:rsidRPr="00694EF9" w:rsidRDefault="00915C24" w:rsidP="00DD5E1A">
      <w:pPr>
        <w:spacing w:line="240" w:lineRule="auto"/>
        <w:jc w:val="both"/>
      </w:pPr>
    </w:p>
    <w:p w14:paraId="0000003A" w14:textId="6624FE19" w:rsidR="003C4F8A" w:rsidRDefault="00460DAF" w:rsidP="00301837">
      <w:pPr>
        <w:pStyle w:val="Heading1"/>
        <w:numPr>
          <w:ilvl w:val="0"/>
          <w:numId w:val="0"/>
        </w:numPr>
        <w:spacing w:line="240" w:lineRule="auto"/>
        <w:jc w:val="both"/>
        <w:rPr>
          <w:rFonts w:eastAsia="Times New Roman" w:cs="Times New Roman"/>
          <w:b w:val="0"/>
          <w:bCs/>
          <w:szCs w:val="24"/>
        </w:rPr>
      </w:pPr>
      <w:bookmarkStart w:id="2" w:name="_Toc132543183"/>
      <w:r w:rsidRPr="00694EF9">
        <w:rPr>
          <w:rFonts w:eastAsia="Times New Roman" w:cs="Times New Roman"/>
          <w:bCs/>
          <w:szCs w:val="24"/>
        </w:rPr>
        <w:t xml:space="preserve">2. </w:t>
      </w:r>
      <w:r w:rsidR="002A14C4" w:rsidRPr="00694EF9">
        <w:rPr>
          <w:rFonts w:eastAsia="Times New Roman" w:cs="Times New Roman"/>
          <w:bCs/>
          <w:szCs w:val="24"/>
        </w:rPr>
        <w:t>R</w:t>
      </w:r>
      <w:r w:rsidR="00A34824" w:rsidRPr="00694EF9">
        <w:rPr>
          <w:rFonts w:eastAsia="Times New Roman" w:cs="Times New Roman"/>
          <w:bCs/>
          <w:szCs w:val="24"/>
        </w:rPr>
        <w:t>elated work</w:t>
      </w:r>
      <w:bookmarkEnd w:id="2"/>
      <w:r w:rsidR="00A34824" w:rsidRPr="00694EF9">
        <w:rPr>
          <w:rFonts w:eastAsia="Times New Roman" w:cs="Times New Roman"/>
          <w:bCs/>
          <w:szCs w:val="24"/>
        </w:rPr>
        <w:t xml:space="preserve"> </w:t>
      </w:r>
    </w:p>
    <w:p w14:paraId="1607225B" w14:textId="77777777" w:rsidR="00372167" w:rsidRPr="00372167" w:rsidRDefault="00372167" w:rsidP="00372167">
      <w:pPr>
        <w:rPr>
          <w:color w:val="000000" w:themeColor="text1"/>
        </w:rPr>
      </w:pPr>
    </w:p>
    <w:p w14:paraId="2ABDB615" w14:textId="36786844" w:rsidR="00372167" w:rsidRPr="00372167" w:rsidRDefault="00372167" w:rsidP="00CC1019">
      <w:pPr>
        <w:pStyle w:val="Heading2"/>
        <w:numPr>
          <w:ilvl w:val="0"/>
          <w:numId w:val="0"/>
        </w:numPr>
        <w:ind w:left="720" w:hanging="720"/>
      </w:pPr>
      <w:r w:rsidRPr="00372167">
        <w:t xml:space="preserve">Problem Statement: </w:t>
      </w:r>
    </w:p>
    <w:p w14:paraId="4AFEFFDF" w14:textId="77777777" w:rsidR="00372167" w:rsidRPr="00372167" w:rsidRDefault="00372167" w:rsidP="00372167">
      <w:pPr>
        <w:rPr>
          <w:color w:val="000000" w:themeColor="text1"/>
        </w:rPr>
      </w:pPr>
    </w:p>
    <w:p w14:paraId="33AAE95A" w14:textId="77777777" w:rsidR="00372167" w:rsidRPr="00372167" w:rsidRDefault="00372167" w:rsidP="00372167">
      <w:pPr>
        <w:rPr>
          <w:color w:val="000000" w:themeColor="text1"/>
        </w:rPr>
      </w:pPr>
      <w:r w:rsidRPr="00372167">
        <w:rPr>
          <w:color w:val="000000" w:themeColor="text1"/>
        </w:rPr>
        <w:t>Predicting the success of startups presents numerous obstacles, one of which is their inherently dynamic nature. Startups continually adapt due to factors such as swift technological progress, fluctuating market conditions, and competitive forces, making it challenging for static models to accurately assess their potential.</w:t>
      </w:r>
    </w:p>
    <w:p w14:paraId="3EC6E548" w14:textId="77777777" w:rsidR="00372167" w:rsidRPr="00372167" w:rsidRDefault="00372167" w:rsidP="00372167">
      <w:pPr>
        <w:rPr>
          <w:color w:val="000000" w:themeColor="text1"/>
        </w:rPr>
      </w:pPr>
    </w:p>
    <w:p w14:paraId="6F56CED9" w14:textId="77777777" w:rsidR="00372167" w:rsidRPr="00372167" w:rsidRDefault="00372167" w:rsidP="00372167">
      <w:pPr>
        <w:rPr>
          <w:color w:val="000000" w:themeColor="text1"/>
        </w:rPr>
      </w:pPr>
      <w:r w:rsidRPr="00372167">
        <w:rPr>
          <w:color w:val="000000" w:themeColor="text1"/>
        </w:rPr>
        <w:t>Data quality and accessibility are also critical concerns when predicting startup success. Reliable predictions depend on comprehensive and accurate data; however, many startups lack an extensive historical record. Furthermore, the data that is available may be limited, incomplete, or biased, adding to the intricacy of the modelling process.</w:t>
      </w:r>
    </w:p>
    <w:p w14:paraId="704A56E9" w14:textId="77777777" w:rsidR="00372167" w:rsidRPr="00372167" w:rsidRDefault="00372167" w:rsidP="00372167">
      <w:pPr>
        <w:rPr>
          <w:color w:val="000000" w:themeColor="text1"/>
        </w:rPr>
      </w:pPr>
    </w:p>
    <w:p w14:paraId="6EF5210D" w14:textId="26EF073C" w:rsidR="00372167" w:rsidRPr="00372167" w:rsidRDefault="00372167" w:rsidP="00372167">
      <w:pPr>
        <w:rPr>
          <w:color w:val="000000" w:themeColor="text1"/>
        </w:rPr>
      </w:pPr>
      <w:r w:rsidRPr="00372167">
        <w:rPr>
          <w:color w:val="000000" w:themeColor="text1"/>
        </w:rPr>
        <w:t>The diverse nature of startups contributes to the difficulties in predicting their success. Given the wide range of business models, industries, target markets, and developmental stages, constructing generalizable models that accurately forecast success across various startups becomes a daunting endeavor.</w:t>
      </w:r>
    </w:p>
    <w:p w14:paraId="4D01EC07" w14:textId="77777777" w:rsidR="00372167" w:rsidRPr="00372167" w:rsidRDefault="00372167" w:rsidP="00372167">
      <w:pPr>
        <w:rPr>
          <w:color w:val="000000" w:themeColor="text1"/>
        </w:rPr>
      </w:pPr>
    </w:p>
    <w:p w14:paraId="5DC8AF91" w14:textId="77777777" w:rsidR="00372167" w:rsidRPr="00372167" w:rsidRDefault="00372167" w:rsidP="00372167">
      <w:pPr>
        <w:rPr>
          <w:color w:val="000000" w:themeColor="text1"/>
        </w:rPr>
      </w:pPr>
      <w:r w:rsidRPr="00372167">
        <w:rPr>
          <w:color w:val="000000" w:themeColor="text1"/>
        </w:rPr>
        <w:t>Finally, the subjective nature of defining success adds to the challenges of predicting startup outcomes. Stakeholders may prioritize different criteria, such as financial metrics like revenue or profitability, or emphasize social impact or market disruption. The lack of a universally accepted definition of success increases the complexity of developing effective predictive models.</w:t>
      </w:r>
    </w:p>
    <w:p w14:paraId="77044482" w14:textId="77777777" w:rsidR="00372167" w:rsidRPr="00372167" w:rsidRDefault="00372167" w:rsidP="00372167">
      <w:pPr>
        <w:rPr>
          <w:color w:val="000000" w:themeColor="text1"/>
        </w:rPr>
      </w:pPr>
    </w:p>
    <w:p w14:paraId="79C53293" w14:textId="77777777" w:rsidR="00372167" w:rsidRPr="00372167" w:rsidRDefault="00372167" w:rsidP="00372167">
      <w:pPr>
        <w:rPr>
          <w:color w:val="000000" w:themeColor="text1"/>
        </w:rPr>
      </w:pPr>
      <w:r w:rsidRPr="00372167">
        <w:rPr>
          <w:color w:val="000000" w:themeColor="text1"/>
        </w:rPr>
        <w:t>1.2.2</w:t>
      </w:r>
      <w:r w:rsidRPr="00372167">
        <w:rPr>
          <w:color w:val="000000" w:themeColor="text1"/>
        </w:rPr>
        <w:tab/>
        <w:t xml:space="preserve">Related Work </w:t>
      </w:r>
    </w:p>
    <w:p w14:paraId="1D321B47" w14:textId="77777777" w:rsidR="00372167" w:rsidRPr="00372167" w:rsidRDefault="00372167" w:rsidP="00372167">
      <w:pPr>
        <w:rPr>
          <w:color w:val="000000" w:themeColor="text1"/>
        </w:rPr>
      </w:pPr>
      <w:r w:rsidRPr="00372167">
        <w:rPr>
          <w:color w:val="000000" w:themeColor="text1"/>
        </w:rPr>
        <w:t>In the rapidly evolving landscape of startups, predicting their success or failure has become a critical aspect of entrepreneurial strategy and investment decision-making. A considerable amount of research has been conducted in this area using machine learning models, demonstrating their capacity to effectively predict startup outcomes.</w:t>
      </w:r>
    </w:p>
    <w:p w14:paraId="264D3F99" w14:textId="77777777" w:rsidR="00372167" w:rsidRPr="00372167" w:rsidRDefault="00372167" w:rsidP="00372167">
      <w:pPr>
        <w:rPr>
          <w:color w:val="000000" w:themeColor="text1"/>
        </w:rPr>
      </w:pPr>
    </w:p>
    <w:p w14:paraId="7C8D8B06" w14:textId="77777777" w:rsidR="00372167" w:rsidRPr="00372167" w:rsidRDefault="00372167" w:rsidP="00372167">
      <w:pPr>
        <w:rPr>
          <w:color w:val="000000" w:themeColor="text1"/>
        </w:rPr>
      </w:pPr>
      <w:r w:rsidRPr="00372167">
        <w:rPr>
          <w:color w:val="000000" w:themeColor="text1"/>
        </w:rPr>
        <w:t xml:space="preserve">(Sadatrasoul et al., 2020) made a significant contribution to this field by developing a business success failure (S/F) prediction model for Iranian startups. They conducted their study on a sample of 161 Iranian startups based on accelerators and identified 39 variables affecting startup success. Interestingly, their two-staged stacking model yielded an impressive accuracy of 89%, </w:t>
      </w:r>
      <w:r w:rsidRPr="00372167">
        <w:rPr>
          <w:color w:val="000000" w:themeColor="text1"/>
        </w:rPr>
        <w:lastRenderedPageBreak/>
        <w:t>indicating the potential of machine learning models in predicting startup success. Their study identified several key variables such as startup origin from accelerators, creativity and problem-solving abilities of founders, first-mover advantage, and the amount of seed investment, providing valuable insights for venture capitalists and decision-makers.</w:t>
      </w:r>
    </w:p>
    <w:p w14:paraId="5D1B5918" w14:textId="77777777" w:rsidR="00372167" w:rsidRPr="00372167" w:rsidRDefault="00372167" w:rsidP="00372167">
      <w:pPr>
        <w:rPr>
          <w:color w:val="000000" w:themeColor="text1"/>
        </w:rPr>
      </w:pPr>
    </w:p>
    <w:p w14:paraId="7D35C78E" w14:textId="77777777" w:rsidR="00372167" w:rsidRPr="00372167" w:rsidRDefault="00372167" w:rsidP="00372167">
      <w:pPr>
        <w:rPr>
          <w:color w:val="000000" w:themeColor="text1"/>
        </w:rPr>
      </w:pPr>
      <w:r w:rsidRPr="00372167">
        <w:rPr>
          <w:color w:val="000000" w:themeColor="text1"/>
        </w:rPr>
        <w:t>Building on this, (Thirupathi et al., 2021) adopted the XGBoost algorithm to predict the success of small businesses that received Small Business Innovation Research (SBIR) or Small Business Technology Transfer (STTR) awards. Their model achieved an accuracy of 84% and an AUC of 0.91, validating the efficacy of machine learning models in this domain. The study also highlighted the role of employees with entrepreneurial experience, arts, and/or STEM educational backgrounds in influencing business success. This research presents a novel approach to assessing the viability of small ventures and outlines key factors contributing to their success.</w:t>
      </w:r>
    </w:p>
    <w:p w14:paraId="13358AA0" w14:textId="77777777" w:rsidR="00372167" w:rsidRPr="00372167" w:rsidRDefault="00372167" w:rsidP="00372167">
      <w:pPr>
        <w:rPr>
          <w:color w:val="000000" w:themeColor="text1"/>
        </w:rPr>
      </w:pPr>
    </w:p>
    <w:p w14:paraId="0813CF4E" w14:textId="77777777" w:rsidR="00372167" w:rsidRPr="00372167" w:rsidRDefault="00372167" w:rsidP="00372167">
      <w:pPr>
        <w:rPr>
          <w:color w:val="000000" w:themeColor="text1"/>
        </w:rPr>
      </w:pPr>
      <w:r w:rsidRPr="00372167">
        <w:rPr>
          <w:color w:val="000000" w:themeColor="text1"/>
        </w:rPr>
        <w:t xml:space="preserve">In a similar vein, (Zbikowski and </w:t>
      </w:r>
      <w:proofErr w:type="spellStart"/>
      <w:r w:rsidRPr="00372167">
        <w:rPr>
          <w:color w:val="000000" w:themeColor="text1"/>
        </w:rPr>
        <w:t>Antosiuk</w:t>
      </w:r>
      <w:proofErr w:type="spellEnd"/>
      <w:r w:rsidRPr="00372167">
        <w:rPr>
          <w:color w:val="000000" w:themeColor="text1"/>
        </w:rPr>
        <w:t>, 2021) utilized machine learning algorithms to predict startup success, with the XGBoost algorithm achieving a precision score of 0.86. Their study identified a startup's location and industry as significant predictors of success, further expanding our understanding of the factors that influence startup success. This research underscores the potential of machine learning algorithms in offering valuable insights to investors and entrepreneurs.</w:t>
      </w:r>
    </w:p>
    <w:p w14:paraId="7B049922" w14:textId="77777777" w:rsidR="00372167" w:rsidRPr="00372167" w:rsidRDefault="00372167" w:rsidP="00372167">
      <w:pPr>
        <w:rPr>
          <w:color w:val="000000" w:themeColor="text1"/>
        </w:rPr>
      </w:pPr>
    </w:p>
    <w:p w14:paraId="7A739739" w14:textId="77777777" w:rsidR="00372167" w:rsidRPr="00372167" w:rsidRDefault="00372167" w:rsidP="00372167">
      <w:pPr>
        <w:rPr>
          <w:color w:val="000000" w:themeColor="text1"/>
        </w:rPr>
      </w:pPr>
      <w:r w:rsidRPr="00372167">
        <w:rPr>
          <w:color w:val="000000" w:themeColor="text1"/>
        </w:rPr>
        <w:t>Continuing this line of inquiry, (Abhinand and Poonam, 2022) machine learning techniques to identify factors impacting startup success in India. Their study achieved an accuracy of 80.1% with a stacked ensemble model, reinforcing the utility of machine learning models in predicting startup outcomes. Their research offers an insightful perspective on startup success in the Indian context, highlighting the global applicability of machine learning techniques.</w:t>
      </w:r>
    </w:p>
    <w:p w14:paraId="3F7D58DF" w14:textId="77777777" w:rsidR="00372167" w:rsidRPr="00372167" w:rsidRDefault="00372167" w:rsidP="00372167">
      <w:pPr>
        <w:rPr>
          <w:color w:val="000000" w:themeColor="text1"/>
        </w:rPr>
      </w:pPr>
    </w:p>
    <w:p w14:paraId="46C743E5" w14:textId="77777777" w:rsidR="00372167" w:rsidRPr="00372167" w:rsidRDefault="00372167" w:rsidP="00372167">
      <w:pPr>
        <w:rPr>
          <w:color w:val="000000" w:themeColor="text1"/>
        </w:rPr>
      </w:pPr>
      <w:r w:rsidRPr="00372167">
        <w:rPr>
          <w:color w:val="000000" w:themeColor="text1"/>
        </w:rPr>
        <w:t>(Srinivasan and P, 2020) took a different approach by focusing on the success of crowdfunding campaigns. They used an ensemble deep-learning model to achieve an impressive accuracy of 93%. Their study reveals the potential of combining textual and numeric features in predicting campaign success, opening a new avenue of research in the realm of crowdfunding and entrepreneurship.</w:t>
      </w:r>
    </w:p>
    <w:p w14:paraId="65847CB5" w14:textId="77777777" w:rsidR="00372167" w:rsidRPr="00372167" w:rsidRDefault="00372167" w:rsidP="00372167">
      <w:pPr>
        <w:rPr>
          <w:color w:val="000000" w:themeColor="text1"/>
        </w:rPr>
      </w:pPr>
    </w:p>
    <w:p w14:paraId="26B127C3" w14:textId="77777777" w:rsidR="00372167" w:rsidRPr="00372167" w:rsidRDefault="00372167" w:rsidP="00372167">
      <w:pPr>
        <w:rPr>
          <w:color w:val="000000" w:themeColor="text1"/>
        </w:rPr>
      </w:pPr>
      <w:r w:rsidRPr="00372167">
        <w:rPr>
          <w:color w:val="000000" w:themeColor="text1"/>
        </w:rPr>
        <w:t xml:space="preserve">On the other hand, (Pasayat et al., 2020) proposed a framework based on an evolutionary algorithm to identify crucial features related to startup success. Their innovative approach achieved an exceptional accuracy of about 92.3% when trained with popular machine learning classification frameworks. This study underscores the importance of feature selection and </w:t>
      </w:r>
      <w:r w:rsidRPr="00372167">
        <w:rPr>
          <w:color w:val="000000" w:themeColor="text1"/>
        </w:rPr>
        <w:lastRenderedPageBreak/>
        <w:t>introduces a novel approach to predicting startup success, paving the way for future research in this area.</w:t>
      </w:r>
    </w:p>
    <w:p w14:paraId="754F2EEA" w14:textId="77777777" w:rsidR="00372167" w:rsidRPr="00372167" w:rsidRDefault="00372167" w:rsidP="00372167">
      <w:pPr>
        <w:rPr>
          <w:color w:val="000000" w:themeColor="text1"/>
        </w:rPr>
      </w:pPr>
    </w:p>
    <w:p w14:paraId="79C7C75B" w14:textId="77777777" w:rsidR="00372167" w:rsidRPr="00372167" w:rsidRDefault="00372167" w:rsidP="00372167">
      <w:pPr>
        <w:rPr>
          <w:color w:val="000000" w:themeColor="text1"/>
        </w:rPr>
      </w:pPr>
      <w:r w:rsidRPr="00372167">
        <w:rPr>
          <w:color w:val="000000" w:themeColor="text1"/>
        </w:rPr>
        <w:t>(Arroyo et al., 2019) examined how machine learning can improve venture capital investment decision-making. Using a dataset of over 120,000 early-stage companies from Crunchbase, the study aimed to predict possible outcomes over a 3-year time window, such as a funding round or closure of the company. The authors used several machines learning algorithms, including logistic regression, decision trees, random forests, gradient boosting, and neural networks, with the gradient boosting classifier achieving the highest F1-score of 0.63. The approach of predicting multiple outcomes instead of just two provides VC investors with more information to set up a lower risk portfolio with potentially higher returns. The study concludes that machine learning can support venture investors in their decision-making process to find opportunities and better assess potential investment risks.</w:t>
      </w:r>
    </w:p>
    <w:p w14:paraId="0037F41C" w14:textId="77777777" w:rsidR="00372167" w:rsidRPr="00372167" w:rsidRDefault="00372167" w:rsidP="00372167">
      <w:pPr>
        <w:rPr>
          <w:color w:val="000000" w:themeColor="text1"/>
        </w:rPr>
      </w:pPr>
    </w:p>
    <w:p w14:paraId="7D9C87FF" w14:textId="77777777" w:rsidR="00372167" w:rsidRPr="00372167" w:rsidRDefault="00372167" w:rsidP="00372167">
      <w:pPr>
        <w:rPr>
          <w:color w:val="000000" w:themeColor="text1"/>
        </w:rPr>
      </w:pPr>
      <w:r w:rsidRPr="00372167">
        <w:rPr>
          <w:color w:val="000000" w:themeColor="text1"/>
        </w:rPr>
        <w:t xml:space="preserve">Finally, (Ross et al., 2020) introduced a machine learning model called </w:t>
      </w:r>
      <w:proofErr w:type="spellStart"/>
      <w:r w:rsidRPr="00372167">
        <w:rPr>
          <w:color w:val="000000" w:themeColor="text1"/>
        </w:rPr>
        <w:t>CapitalVX</w:t>
      </w:r>
      <w:proofErr w:type="spellEnd"/>
      <w:r w:rsidRPr="00372167">
        <w:rPr>
          <w:color w:val="000000" w:themeColor="text1"/>
        </w:rPr>
        <w:t xml:space="preserve"> that predicts startup outcomes using a large dataset from Crunchbase and the USPTO. Achieving an out-of-sample accuracy of 88%, their model demonstrates the practical benefits of using machine learning to screen potential investments. This research shows how machine learning can optimize the investment process, freeing up time for mentoring and monitoring investments, thereby enhancing the efficiency and effectiveness of venture capital and private equity firms2.</w:t>
      </w:r>
    </w:p>
    <w:p w14:paraId="791A39D2" w14:textId="77777777" w:rsidR="00372167" w:rsidRPr="00372167" w:rsidRDefault="00372167" w:rsidP="00372167">
      <w:pPr>
        <w:rPr>
          <w:color w:val="000000" w:themeColor="text1"/>
        </w:rPr>
      </w:pPr>
    </w:p>
    <w:p w14:paraId="7E2922FF" w14:textId="77777777" w:rsidR="00372167" w:rsidRPr="00372167" w:rsidRDefault="00372167" w:rsidP="00372167">
      <w:pPr>
        <w:rPr>
          <w:color w:val="000000" w:themeColor="text1"/>
        </w:rPr>
      </w:pPr>
      <w:r w:rsidRPr="00372167">
        <w:rPr>
          <w:color w:val="000000" w:themeColor="text1"/>
        </w:rPr>
        <w:t>In summary, these studies collectively demonstrate the power and potential of machine learning algorithms in predicting startup success. They elucidate the significant role of feature selection, highlight the key factors that influence startup success, and illustrate the practical implications of these predictive models. This body of research provides an invaluable resource for entrepreneurs, investors, and policymakers, offering data-driven insights to inform their decision-making and strategy development processes in the dynamic and complex world of startups.</w:t>
      </w:r>
    </w:p>
    <w:p w14:paraId="00000055" w14:textId="77777777" w:rsidR="003C4F8A" w:rsidRPr="00694EF9" w:rsidRDefault="003C4F8A" w:rsidP="00DD5E1A">
      <w:pPr>
        <w:spacing w:line="240" w:lineRule="auto"/>
        <w:jc w:val="both"/>
      </w:pPr>
    </w:p>
    <w:p w14:paraId="00000056" w14:textId="0E65BE9E" w:rsidR="003C4F8A" w:rsidRDefault="00460DAF" w:rsidP="00301837">
      <w:pPr>
        <w:pStyle w:val="Heading1"/>
        <w:numPr>
          <w:ilvl w:val="0"/>
          <w:numId w:val="0"/>
        </w:numPr>
        <w:spacing w:line="240" w:lineRule="auto"/>
        <w:jc w:val="both"/>
        <w:rPr>
          <w:rFonts w:eastAsia="Times New Roman" w:cs="Times New Roman"/>
          <w:b w:val="0"/>
          <w:bCs/>
          <w:szCs w:val="24"/>
        </w:rPr>
      </w:pPr>
      <w:bookmarkStart w:id="3" w:name="_Toc132543185"/>
      <w:r w:rsidRPr="00694EF9">
        <w:rPr>
          <w:rFonts w:eastAsia="Times New Roman" w:cs="Times New Roman"/>
          <w:bCs/>
          <w:szCs w:val="24"/>
        </w:rPr>
        <w:t>4.</w:t>
      </w:r>
      <w:r w:rsidR="00BA4F15">
        <w:rPr>
          <w:rFonts w:eastAsia="Times New Roman" w:cs="Times New Roman"/>
          <w:bCs/>
          <w:szCs w:val="24"/>
        </w:rPr>
        <w:t xml:space="preserve"> </w:t>
      </w:r>
      <w:r w:rsidR="00A34824" w:rsidRPr="00694EF9">
        <w:rPr>
          <w:rFonts w:eastAsia="Times New Roman" w:cs="Times New Roman"/>
          <w:bCs/>
          <w:szCs w:val="24"/>
        </w:rPr>
        <w:t>Aim &amp; Objectives</w:t>
      </w:r>
      <w:bookmarkEnd w:id="3"/>
    </w:p>
    <w:p w14:paraId="696FCBD4" w14:textId="7CFD6CC1" w:rsidR="009B4962" w:rsidRPr="00A83EFC" w:rsidRDefault="000D201A" w:rsidP="000D201A">
      <w:pPr>
        <w:jc w:val="both"/>
        <w:rPr>
          <w:color w:val="000000" w:themeColor="text1"/>
        </w:rPr>
      </w:pPr>
      <w:r w:rsidRPr="000D201A">
        <w:rPr>
          <w:color w:val="000000" w:themeColor="text1"/>
        </w:rPr>
        <w:t>The aim of this thesis is to compare and evaluate the effectiveness of various machine learning models and techniques in predicting startup success. By exploring the factors that contribute to the success or failure of startups, this research aims to provide valuable insights for investors, entrepreneurs, and policymakers in making informed decisions about supporting and investing in startups. The study will build on existing research and contribute to the development of a more comprehensive model for accurately predicting startup outcomes.</w:t>
      </w:r>
    </w:p>
    <w:p w14:paraId="00EB75E9" w14:textId="77777777" w:rsidR="009B4962" w:rsidRPr="00EE4497" w:rsidRDefault="009B4962" w:rsidP="009B4962">
      <w:pPr>
        <w:jc w:val="both"/>
        <w:rPr>
          <w:b/>
          <w:bCs/>
          <w:color w:val="000000" w:themeColor="text1"/>
          <w:highlight w:val="green"/>
        </w:rPr>
      </w:pPr>
      <w:r w:rsidRPr="00EE4497">
        <w:rPr>
          <w:b/>
          <w:bCs/>
          <w:color w:val="000000" w:themeColor="text1"/>
          <w:highlight w:val="green"/>
        </w:rPr>
        <w:t>Objective</w:t>
      </w:r>
    </w:p>
    <w:p w14:paraId="641722B7" w14:textId="77777777" w:rsidR="009B4962" w:rsidRPr="00A83EFC" w:rsidRDefault="009B4962" w:rsidP="009B4962">
      <w:pPr>
        <w:jc w:val="both"/>
        <w:rPr>
          <w:color w:val="000000" w:themeColor="text1"/>
          <w:highlight w:val="green"/>
        </w:rPr>
      </w:pPr>
    </w:p>
    <w:p w14:paraId="34A3EE61" w14:textId="77777777" w:rsidR="00EE4497" w:rsidRPr="00EE4497" w:rsidRDefault="00EE4497" w:rsidP="00EE4497">
      <w:pPr>
        <w:rPr>
          <w:color w:val="000000" w:themeColor="text1"/>
        </w:rPr>
      </w:pPr>
      <w:r w:rsidRPr="00EE4497">
        <w:rPr>
          <w:color w:val="000000" w:themeColor="text1"/>
        </w:rPr>
        <w:lastRenderedPageBreak/>
        <w:t xml:space="preserve">To review the existing literature on startup success prediction and identify the key factors influencing it for USA. </w:t>
      </w:r>
    </w:p>
    <w:p w14:paraId="0FFCDA81" w14:textId="77777777" w:rsidR="00EE4497" w:rsidRPr="00EE4497" w:rsidRDefault="00EE4497" w:rsidP="00EE4497">
      <w:pPr>
        <w:rPr>
          <w:color w:val="000000" w:themeColor="text1"/>
        </w:rPr>
      </w:pPr>
      <w:r w:rsidRPr="00EE4497">
        <w:rPr>
          <w:color w:val="000000" w:themeColor="text1"/>
        </w:rPr>
        <w:t>To create a comprehensive dataset of startups, incorporating relevant features and success indicators.</w:t>
      </w:r>
    </w:p>
    <w:p w14:paraId="7257437A" w14:textId="77777777" w:rsidR="00EE4497" w:rsidRPr="00EE4497" w:rsidRDefault="00EE4497" w:rsidP="00EE4497">
      <w:pPr>
        <w:rPr>
          <w:color w:val="000000" w:themeColor="text1"/>
        </w:rPr>
      </w:pPr>
      <w:r w:rsidRPr="00EE4497">
        <w:rPr>
          <w:color w:val="000000" w:themeColor="text1"/>
        </w:rPr>
        <w:t>To develop, train, and test various machine learning models for startup success prediction, such as logistic regression, support vector machines, decision trees, random forests, and deep learning techniques.</w:t>
      </w:r>
    </w:p>
    <w:p w14:paraId="18C49D81" w14:textId="77777777" w:rsidR="00EE4497" w:rsidRPr="00EE4497" w:rsidRDefault="00EE4497" w:rsidP="00EE4497">
      <w:pPr>
        <w:rPr>
          <w:color w:val="000000" w:themeColor="text1"/>
        </w:rPr>
      </w:pPr>
      <w:r w:rsidRPr="00EE4497">
        <w:rPr>
          <w:color w:val="000000" w:themeColor="text1"/>
        </w:rPr>
        <w:t>To conduct a comparative analysis of the performance of different machine learning models and techniques in predicting startup success.</w:t>
      </w:r>
    </w:p>
    <w:p w14:paraId="49DB0CD8" w14:textId="77777777" w:rsidR="00EE4497" w:rsidRPr="00EE4497" w:rsidRDefault="00EE4497" w:rsidP="00EE4497">
      <w:pPr>
        <w:rPr>
          <w:color w:val="000000" w:themeColor="text1"/>
        </w:rPr>
      </w:pPr>
      <w:r w:rsidRPr="00EE4497">
        <w:rPr>
          <w:color w:val="000000" w:themeColor="text1"/>
        </w:rPr>
        <w:t>To identify the most suitable machine learning models and techniques for accurately predict the success of startups.</w:t>
      </w:r>
    </w:p>
    <w:p w14:paraId="73889009" w14:textId="77777777" w:rsidR="00EE4497" w:rsidRPr="00EE4497" w:rsidRDefault="00EE4497" w:rsidP="00EE4497">
      <w:pPr>
        <w:rPr>
          <w:color w:val="000000" w:themeColor="text1"/>
        </w:rPr>
      </w:pPr>
    </w:p>
    <w:p w14:paraId="4C4CB92C" w14:textId="77777777" w:rsidR="009B4962" w:rsidRPr="009B4962" w:rsidRDefault="009B4962" w:rsidP="009B4962"/>
    <w:p w14:paraId="00000067" w14:textId="0CFEB660" w:rsidR="003C4F8A" w:rsidRPr="00694EF9" w:rsidRDefault="00E46B7B" w:rsidP="00301837">
      <w:pPr>
        <w:pStyle w:val="Heading1"/>
        <w:numPr>
          <w:ilvl w:val="0"/>
          <w:numId w:val="0"/>
        </w:numPr>
        <w:spacing w:line="240" w:lineRule="auto"/>
        <w:jc w:val="both"/>
        <w:rPr>
          <w:rFonts w:eastAsia="Times New Roman" w:cs="Times New Roman"/>
          <w:b w:val="0"/>
          <w:bCs/>
          <w:szCs w:val="24"/>
        </w:rPr>
      </w:pPr>
      <w:bookmarkStart w:id="4" w:name="_Toc132543186"/>
      <w:r w:rsidRPr="00694EF9">
        <w:rPr>
          <w:rFonts w:eastAsia="Times New Roman" w:cs="Times New Roman"/>
          <w:bCs/>
          <w:szCs w:val="24"/>
        </w:rPr>
        <w:t xml:space="preserve">5. </w:t>
      </w:r>
      <w:r w:rsidR="00A34824" w:rsidRPr="00694EF9">
        <w:rPr>
          <w:rFonts w:eastAsia="Times New Roman" w:cs="Times New Roman"/>
          <w:bCs/>
          <w:szCs w:val="24"/>
        </w:rPr>
        <w:t>Significance of Study</w:t>
      </w:r>
      <w:bookmarkEnd w:id="4"/>
    </w:p>
    <w:p w14:paraId="0000006F" w14:textId="25ECE57F" w:rsidR="003C4F8A" w:rsidRPr="00694EF9" w:rsidRDefault="006B720E" w:rsidP="006B720E">
      <w:pPr>
        <w:pStyle w:val="ThesisBody"/>
      </w:pPr>
      <w:r w:rsidRPr="006B720E">
        <w:t>The significance of this study lies in its potential to contribute to the existing body of knowledge on startup success prediction. By comparing and evaluating various machine learning models and techniques, this research can provide valuable insights for investors, entrepreneurs, and policymakers in making informed decisions about supporting and investing in startups. The accurate prediction of startup outcomes can inform investment decisions and contribute to the growth of innovative businesses that can drive economic development. Additionally, this study can also contribute to the development of more comprehensive models that can effectively predict startup success or failure, which is crucial in the current business landscape.</w:t>
      </w:r>
    </w:p>
    <w:p w14:paraId="00000073" w14:textId="53E58B73" w:rsidR="003C4F8A" w:rsidRPr="00694EF9" w:rsidRDefault="00E46B7B" w:rsidP="00301837">
      <w:pPr>
        <w:pStyle w:val="Heading1"/>
        <w:numPr>
          <w:ilvl w:val="0"/>
          <w:numId w:val="0"/>
        </w:numPr>
        <w:spacing w:line="240" w:lineRule="auto"/>
        <w:jc w:val="both"/>
        <w:rPr>
          <w:rFonts w:eastAsia="Times New Roman" w:cs="Times New Roman"/>
          <w:b w:val="0"/>
          <w:bCs/>
          <w:szCs w:val="24"/>
        </w:rPr>
      </w:pPr>
      <w:bookmarkStart w:id="5" w:name="_Toc132543187"/>
      <w:r w:rsidRPr="00694EF9">
        <w:rPr>
          <w:rFonts w:eastAsia="Times New Roman" w:cs="Times New Roman"/>
          <w:bCs/>
          <w:szCs w:val="24"/>
        </w:rPr>
        <w:t xml:space="preserve">6. </w:t>
      </w:r>
      <w:r w:rsidR="00A34824" w:rsidRPr="00694EF9">
        <w:rPr>
          <w:rFonts w:eastAsia="Times New Roman" w:cs="Times New Roman"/>
          <w:bCs/>
          <w:szCs w:val="24"/>
        </w:rPr>
        <w:t>Scope of Study</w:t>
      </w:r>
      <w:bookmarkEnd w:id="5"/>
    </w:p>
    <w:p w14:paraId="00000074" w14:textId="1431BAA9" w:rsidR="003C4F8A" w:rsidRPr="00301837" w:rsidRDefault="00A34824" w:rsidP="00301837">
      <w:pPr>
        <w:pStyle w:val="Heading2"/>
      </w:pPr>
      <w:bookmarkStart w:id="6" w:name="_Toc132543188"/>
      <w:r w:rsidRPr="00301837">
        <w:t>In scope:</w:t>
      </w:r>
      <w:bookmarkEnd w:id="6"/>
    </w:p>
    <w:p w14:paraId="2C4D4AFD" w14:textId="77777777" w:rsidR="00CF7252" w:rsidRPr="00CF7252" w:rsidRDefault="00CF7252" w:rsidP="006B720E">
      <w:pPr>
        <w:pStyle w:val="ThesisBody"/>
      </w:pPr>
      <w:r w:rsidRPr="00CF7252">
        <w:t>This thesis will focus on exploring the dynamics of startup success prediction using machine learning models and techniques. The study will specifically compare and evaluate the performance of various machine learning algorithms for predicting startup outcomes.</w:t>
      </w:r>
    </w:p>
    <w:p w14:paraId="06EB2AAB" w14:textId="77777777" w:rsidR="00612EDA" w:rsidRPr="00612EDA" w:rsidRDefault="00612EDA" w:rsidP="00612EDA"/>
    <w:p w14:paraId="0000007A" w14:textId="02AF1945" w:rsidR="003C4F8A" w:rsidRPr="00301837" w:rsidRDefault="00A34824" w:rsidP="00301837">
      <w:pPr>
        <w:pStyle w:val="Heading2"/>
      </w:pPr>
      <w:bookmarkStart w:id="7" w:name="_Toc132543189"/>
      <w:r w:rsidRPr="00301837">
        <w:t>Out of scope:</w:t>
      </w:r>
      <w:bookmarkEnd w:id="7"/>
    </w:p>
    <w:p w14:paraId="58BC3622" w14:textId="1DAD737E" w:rsidR="001012F6" w:rsidRPr="00694EF9" w:rsidRDefault="009D2545" w:rsidP="006B720E">
      <w:pPr>
        <w:pStyle w:val="ThesisBody"/>
      </w:pPr>
      <w:r>
        <w:t xml:space="preserve">This study does not aim to provide an exhaustive list of factors that contribute to startup success or failure. It will also not cover the implementation of the proposed models in real-world </w:t>
      </w:r>
      <w:proofErr w:type="spellStart"/>
      <w:proofErr w:type="gramStart"/>
      <w:r>
        <w:t>scenarios.We</w:t>
      </w:r>
      <w:proofErr w:type="spellEnd"/>
      <w:proofErr w:type="gramEnd"/>
      <w:r>
        <w:t xml:space="preserve"> are not taking online crunch base data if we needed, we could take that.</w:t>
      </w:r>
    </w:p>
    <w:p w14:paraId="0000007E" w14:textId="77777777" w:rsidR="003C4F8A" w:rsidRPr="00694EF9" w:rsidRDefault="003C4F8A" w:rsidP="00DD5E1A">
      <w:pPr>
        <w:spacing w:line="240" w:lineRule="auto"/>
        <w:jc w:val="both"/>
      </w:pPr>
    </w:p>
    <w:p w14:paraId="0000007F" w14:textId="12691295" w:rsidR="003C4F8A" w:rsidRDefault="00A34824" w:rsidP="00040B2D">
      <w:pPr>
        <w:pStyle w:val="Heading2"/>
        <w:rPr>
          <w:b w:val="0"/>
        </w:rPr>
      </w:pPr>
      <w:bookmarkStart w:id="8" w:name="_Toc132543190"/>
      <w:r w:rsidRPr="00694EF9">
        <w:t>Reason for defining the scope:</w:t>
      </w:r>
      <w:bookmarkEnd w:id="8"/>
    </w:p>
    <w:p w14:paraId="23F65F8E" w14:textId="77777777" w:rsidR="001F155C" w:rsidRDefault="001F155C" w:rsidP="006B720E">
      <w:pPr>
        <w:pStyle w:val="ThesisBody"/>
        <w:rPr>
          <w:rFonts w:eastAsiaTheme="minorHAnsi"/>
          <w:b/>
          <w:caps/>
        </w:rPr>
      </w:pPr>
      <w:bookmarkStart w:id="9" w:name="_Toc132543191"/>
      <w:r w:rsidRPr="001F155C">
        <w:rPr>
          <w:rFonts w:eastAsiaTheme="minorHAnsi"/>
        </w:rPr>
        <w:t>Defining the scope of the study will help ensure that the research remains focused and achievable within the given timeframe. By limiting the scope to the comparison of machine learning models and techniques for predicting startup success, the study can provide a comprehensive evaluation of these models' performance and inform investors, entrepreneurs, and policymakers about the most effective approaches for predicting startup outcomes.</w:t>
      </w:r>
    </w:p>
    <w:p w14:paraId="07BAC9C2" w14:textId="77777777" w:rsidR="001F155C" w:rsidRDefault="001F155C" w:rsidP="00E10E49">
      <w:pPr>
        <w:pStyle w:val="ThesisBody"/>
        <w:rPr>
          <w:rFonts w:eastAsiaTheme="minorHAnsi"/>
        </w:rPr>
      </w:pPr>
    </w:p>
    <w:p w14:paraId="0000009F" w14:textId="3DBC9C09" w:rsidR="003C4F8A" w:rsidRDefault="00E46B7B" w:rsidP="00301837">
      <w:pPr>
        <w:pStyle w:val="Heading1"/>
        <w:numPr>
          <w:ilvl w:val="0"/>
          <w:numId w:val="0"/>
        </w:numPr>
        <w:spacing w:line="240" w:lineRule="auto"/>
        <w:jc w:val="both"/>
        <w:rPr>
          <w:rFonts w:eastAsia="Times New Roman" w:cs="Times New Roman"/>
          <w:bCs/>
          <w:szCs w:val="24"/>
        </w:rPr>
      </w:pPr>
      <w:r w:rsidRPr="00694EF9">
        <w:rPr>
          <w:rFonts w:eastAsia="Times New Roman" w:cs="Times New Roman"/>
          <w:bCs/>
          <w:szCs w:val="24"/>
        </w:rPr>
        <w:t xml:space="preserve">7. </w:t>
      </w:r>
      <w:r w:rsidR="00A34824" w:rsidRPr="00694EF9">
        <w:rPr>
          <w:rFonts w:eastAsia="Times New Roman" w:cs="Times New Roman"/>
          <w:bCs/>
          <w:szCs w:val="24"/>
        </w:rPr>
        <w:t>Research Methodology</w:t>
      </w:r>
      <w:bookmarkEnd w:id="9"/>
    </w:p>
    <w:p w14:paraId="0B236377" w14:textId="77777777" w:rsidR="00673017" w:rsidRPr="00673017" w:rsidRDefault="00673017" w:rsidP="00673017"/>
    <w:p w14:paraId="7FAB426B" w14:textId="12CE6511" w:rsidR="00D36B8F" w:rsidRPr="008253C9" w:rsidRDefault="008253C9" w:rsidP="008253C9">
      <w:pPr>
        <w:pStyle w:val="Heading2"/>
        <w:numPr>
          <w:ilvl w:val="0"/>
          <w:numId w:val="0"/>
        </w:numPr>
        <w:rPr>
          <w:rFonts w:cs="Times New Roman"/>
          <w:b w:val="0"/>
          <w:bCs/>
          <w:szCs w:val="24"/>
        </w:rPr>
      </w:pPr>
      <w:bookmarkStart w:id="10" w:name="_Toc132543193"/>
      <w:r w:rsidRPr="00694EF9">
        <w:rPr>
          <w:rFonts w:cs="Times New Roman"/>
          <w:bCs/>
          <w:szCs w:val="24"/>
        </w:rPr>
        <w:t>Business Understanding</w:t>
      </w:r>
      <w:bookmarkEnd w:id="10"/>
    </w:p>
    <w:p w14:paraId="1E409011" w14:textId="77777777" w:rsidR="00ED066E" w:rsidRDefault="00ED066E" w:rsidP="00ED066E">
      <w:r>
        <w:t xml:space="preserve">The understanding of business dynamics plays a pivotal role in the framework of this thesis. The investigation of factors contributing to business success and failure is crucial for the development of predictive models that can effectively anticipate future outcomes. </w:t>
      </w:r>
      <w:proofErr w:type="gramStart"/>
      <w:r>
        <w:t>Building upon existing research, it</w:t>
      </w:r>
      <w:proofErr w:type="gramEnd"/>
      <w:r>
        <w:t xml:space="preserve"> becomes evident that businesses undergo unique patterns of failure, necessitating a comprehensive analysis of failed firms to identify the key factors associated with their demise. The literature highlights the significance of both financial and non-financial variables in predicting business outcomes.</w:t>
      </w:r>
    </w:p>
    <w:p w14:paraId="2DE39473" w14:textId="77777777" w:rsidR="00ED066E" w:rsidRDefault="00ED066E" w:rsidP="00ED066E"/>
    <w:p w14:paraId="0EC2C311" w14:textId="77777777" w:rsidR="00ED066E" w:rsidRDefault="00ED066E" w:rsidP="00ED066E">
      <w:r>
        <w:t xml:space="preserve">In the realm of predictive modelling, various machine learning algorithms have gained prominence due to their superior performance compared to traditional statistical models. This research explores the utilization of advanced machine learning algorithms such as ADYSN, XGBoost, logistic regression, decision trees, and random forests. These algorithms offer a flexible framework for </w:t>
      </w:r>
      <w:proofErr w:type="spellStart"/>
      <w:r>
        <w:t>analysing</w:t>
      </w:r>
      <w:proofErr w:type="spellEnd"/>
      <w:r>
        <w:t xml:space="preserve"> complex and diverse datasets, enabling the exploration of non-linear relationships, and alleviating the constraints imposed by conventional statistical models.</w:t>
      </w:r>
    </w:p>
    <w:p w14:paraId="60C21AFF" w14:textId="77777777" w:rsidR="00ED066E" w:rsidRDefault="00ED066E" w:rsidP="00ED066E"/>
    <w:p w14:paraId="5B221278" w14:textId="11928ED8" w:rsidR="00ED066E" w:rsidRDefault="00ED066E" w:rsidP="00ED066E">
      <w:r>
        <w:t>By integrating these cutting-edge machine learning techniques with a profound understanding of business dynamics, this research aims to provide a comprehensive comprehension of the multifaceted factors that shape business success and failure. It aspires to uncover valuable insights that can guide both practitioners and researchers, illuminating the path to success in the dynamic and ever-evolving business landscape.</w:t>
      </w:r>
    </w:p>
    <w:p w14:paraId="3C099500" w14:textId="77777777" w:rsidR="00673017" w:rsidRDefault="00673017" w:rsidP="00ED066E"/>
    <w:p w14:paraId="44019DD6" w14:textId="77777777" w:rsidR="00673017" w:rsidRDefault="00673017" w:rsidP="00ED066E"/>
    <w:p w14:paraId="7FA4AD5A" w14:textId="04CB61D6" w:rsidR="008253C9" w:rsidRDefault="008253C9" w:rsidP="008253C9">
      <w:pPr>
        <w:pStyle w:val="Heading2"/>
      </w:pPr>
      <w:r>
        <w:lastRenderedPageBreak/>
        <w:t>Metadata</w:t>
      </w:r>
    </w:p>
    <w:p w14:paraId="3499948C" w14:textId="77777777" w:rsidR="00367905" w:rsidRPr="00E709F8" w:rsidRDefault="00367905" w:rsidP="00367905">
      <w:pPr>
        <w:pStyle w:val="ThesisBody"/>
      </w:pPr>
      <w:r w:rsidRPr="00E709F8">
        <w:t>In the domain of startup research, a common approach has been for researchers to formulate their own surveys and conduct interviews with startup stakeholders. This process generates direct data from both successful and struggling companies. However, such an approach has its limitations, mainly the constraint on the size of the dataset, which is often relatively small due to the time-consuming nature of the data collection process.</w:t>
      </w:r>
    </w:p>
    <w:p w14:paraId="0A9E112D" w14:textId="77777777" w:rsidR="00367905" w:rsidRDefault="00367905" w:rsidP="00367905">
      <w:pPr>
        <w:pStyle w:val="ThesisBody"/>
      </w:pPr>
    </w:p>
    <w:p w14:paraId="13648380" w14:textId="37106276" w:rsidR="00367905" w:rsidRDefault="00367905" w:rsidP="00367905">
      <w:pPr>
        <w:pStyle w:val="ThesisBody"/>
      </w:pPr>
      <w:r w:rsidRPr="00E709F8">
        <w:t xml:space="preserve">The primary objective of this research endeavour is to construct a reliable computational model that effectively </w:t>
      </w:r>
      <w:r>
        <w:t>predict success of a startup</w:t>
      </w:r>
      <w:r w:rsidRPr="00E709F8">
        <w:t>.</w:t>
      </w:r>
    </w:p>
    <w:p w14:paraId="5ECBA691" w14:textId="77777777" w:rsidR="00673017" w:rsidRPr="00673017" w:rsidRDefault="00673017" w:rsidP="00673017"/>
    <w:tbl>
      <w:tblPr>
        <w:tblStyle w:val="TableGrid"/>
        <w:tblW w:w="88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0"/>
        <w:gridCol w:w="6433"/>
      </w:tblGrid>
      <w:tr w:rsidR="008253C9" w:rsidRPr="009C6494" w14:paraId="3BE288E3" w14:textId="77777777" w:rsidTr="00D35592">
        <w:trPr>
          <w:trHeight w:val="292"/>
        </w:trPr>
        <w:tc>
          <w:tcPr>
            <w:tcW w:w="2440" w:type="dxa"/>
            <w:noWrap/>
            <w:hideMark/>
          </w:tcPr>
          <w:p w14:paraId="53588D80" w14:textId="77777777" w:rsidR="008253C9" w:rsidRPr="000D31AB" w:rsidRDefault="008253C9" w:rsidP="00D35592">
            <w:pPr>
              <w:pStyle w:val="ThesisBody"/>
              <w:rPr>
                <w:b/>
                <w:bCs/>
                <w:sz w:val="22"/>
                <w:szCs w:val="22"/>
              </w:rPr>
            </w:pPr>
            <w:r w:rsidRPr="000D31AB">
              <w:rPr>
                <w:b/>
                <w:bCs/>
                <w:sz w:val="22"/>
                <w:szCs w:val="22"/>
              </w:rPr>
              <w:t xml:space="preserve">Variable Name </w:t>
            </w:r>
          </w:p>
        </w:tc>
        <w:tc>
          <w:tcPr>
            <w:tcW w:w="6433" w:type="dxa"/>
            <w:noWrap/>
            <w:hideMark/>
          </w:tcPr>
          <w:p w14:paraId="07394A42" w14:textId="77777777" w:rsidR="008253C9" w:rsidRPr="000D31AB" w:rsidRDefault="008253C9" w:rsidP="00D35592">
            <w:pPr>
              <w:pStyle w:val="ThesisBody"/>
              <w:rPr>
                <w:b/>
                <w:bCs/>
                <w:sz w:val="22"/>
                <w:szCs w:val="22"/>
              </w:rPr>
            </w:pPr>
            <w:r w:rsidRPr="000D31AB">
              <w:rPr>
                <w:b/>
                <w:bCs/>
                <w:sz w:val="22"/>
                <w:szCs w:val="22"/>
              </w:rPr>
              <w:t>Description</w:t>
            </w:r>
          </w:p>
        </w:tc>
      </w:tr>
      <w:tr w:rsidR="008253C9" w:rsidRPr="009C6494" w14:paraId="2280C4B6" w14:textId="77777777" w:rsidTr="00D35592">
        <w:trPr>
          <w:trHeight w:val="292"/>
        </w:trPr>
        <w:tc>
          <w:tcPr>
            <w:tcW w:w="2440" w:type="dxa"/>
            <w:noWrap/>
            <w:hideMark/>
          </w:tcPr>
          <w:p w14:paraId="7CAA4E2B" w14:textId="77777777" w:rsidR="008253C9" w:rsidRPr="000D31AB" w:rsidRDefault="008253C9" w:rsidP="00D35592">
            <w:pPr>
              <w:pStyle w:val="ThesisBody"/>
              <w:rPr>
                <w:sz w:val="22"/>
                <w:szCs w:val="22"/>
              </w:rPr>
            </w:pPr>
            <w:r w:rsidRPr="000D31AB">
              <w:rPr>
                <w:sz w:val="22"/>
                <w:szCs w:val="22"/>
              </w:rPr>
              <w:t>1. permalink</w:t>
            </w:r>
          </w:p>
        </w:tc>
        <w:tc>
          <w:tcPr>
            <w:tcW w:w="6433" w:type="dxa"/>
            <w:noWrap/>
            <w:hideMark/>
          </w:tcPr>
          <w:p w14:paraId="2C85C26E" w14:textId="77777777" w:rsidR="008253C9" w:rsidRPr="000D31AB" w:rsidRDefault="008253C9" w:rsidP="00D35592">
            <w:pPr>
              <w:pStyle w:val="ThesisBody"/>
              <w:rPr>
                <w:sz w:val="22"/>
                <w:szCs w:val="22"/>
              </w:rPr>
            </w:pPr>
            <w:r w:rsidRPr="000D31AB">
              <w:rPr>
                <w:sz w:val="22"/>
                <w:szCs w:val="22"/>
              </w:rPr>
              <w:t xml:space="preserve"> The unique identifier for the company, often in the format of a URL slug.</w:t>
            </w:r>
          </w:p>
        </w:tc>
      </w:tr>
      <w:tr w:rsidR="008253C9" w:rsidRPr="009C6494" w14:paraId="1EE21499" w14:textId="77777777" w:rsidTr="00D35592">
        <w:trPr>
          <w:trHeight w:val="292"/>
        </w:trPr>
        <w:tc>
          <w:tcPr>
            <w:tcW w:w="2440" w:type="dxa"/>
            <w:noWrap/>
            <w:hideMark/>
          </w:tcPr>
          <w:p w14:paraId="41075049" w14:textId="77777777" w:rsidR="008253C9" w:rsidRPr="000D31AB" w:rsidRDefault="008253C9" w:rsidP="00D35592">
            <w:pPr>
              <w:pStyle w:val="ThesisBody"/>
              <w:rPr>
                <w:sz w:val="22"/>
                <w:szCs w:val="22"/>
              </w:rPr>
            </w:pPr>
            <w:r w:rsidRPr="000D31AB">
              <w:rPr>
                <w:sz w:val="22"/>
                <w:szCs w:val="22"/>
              </w:rPr>
              <w:t>2. name</w:t>
            </w:r>
          </w:p>
        </w:tc>
        <w:tc>
          <w:tcPr>
            <w:tcW w:w="6433" w:type="dxa"/>
            <w:noWrap/>
            <w:hideMark/>
          </w:tcPr>
          <w:p w14:paraId="509FD603" w14:textId="77777777" w:rsidR="008253C9" w:rsidRPr="000D31AB" w:rsidRDefault="008253C9" w:rsidP="00D35592">
            <w:pPr>
              <w:pStyle w:val="ThesisBody"/>
              <w:rPr>
                <w:sz w:val="22"/>
                <w:szCs w:val="22"/>
              </w:rPr>
            </w:pPr>
            <w:r w:rsidRPr="000D31AB">
              <w:rPr>
                <w:sz w:val="22"/>
                <w:szCs w:val="22"/>
              </w:rPr>
              <w:t xml:space="preserve"> The official name of the company.</w:t>
            </w:r>
          </w:p>
        </w:tc>
      </w:tr>
      <w:tr w:rsidR="008253C9" w:rsidRPr="009C6494" w14:paraId="5CBFCC67" w14:textId="77777777" w:rsidTr="00D35592">
        <w:trPr>
          <w:trHeight w:val="292"/>
        </w:trPr>
        <w:tc>
          <w:tcPr>
            <w:tcW w:w="2440" w:type="dxa"/>
            <w:noWrap/>
            <w:hideMark/>
          </w:tcPr>
          <w:p w14:paraId="623CED73" w14:textId="77777777" w:rsidR="008253C9" w:rsidRPr="000D31AB" w:rsidRDefault="008253C9" w:rsidP="00D35592">
            <w:pPr>
              <w:pStyle w:val="ThesisBody"/>
              <w:rPr>
                <w:sz w:val="22"/>
                <w:szCs w:val="22"/>
              </w:rPr>
            </w:pPr>
            <w:r w:rsidRPr="000D31AB">
              <w:rPr>
                <w:sz w:val="22"/>
                <w:szCs w:val="22"/>
              </w:rPr>
              <w:t xml:space="preserve">3. </w:t>
            </w:r>
            <w:proofErr w:type="spellStart"/>
            <w:r w:rsidRPr="000D31AB">
              <w:rPr>
                <w:sz w:val="22"/>
                <w:szCs w:val="22"/>
              </w:rPr>
              <w:t>homepage_url</w:t>
            </w:r>
            <w:proofErr w:type="spellEnd"/>
          </w:p>
        </w:tc>
        <w:tc>
          <w:tcPr>
            <w:tcW w:w="6433" w:type="dxa"/>
            <w:noWrap/>
            <w:hideMark/>
          </w:tcPr>
          <w:p w14:paraId="566E33A3" w14:textId="77777777" w:rsidR="008253C9" w:rsidRPr="000D31AB" w:rsidRDefault="008253C9" w:rsidP="00D35592">
            <w:pPr>
              <w:pStyle w:val="ThesisBody"/>
              <w:rPr>
                <w:sz w:val="22"/>
                <w:szCs w:val="22"/>
              </w:rPr>
            </w:pPr>
            <w:r w:rsidRPr="000D31AB">
              <w:rPr>
                <w:sz w:val="22"/>
                <w:szCs w:val="22"/>
              </w:rPr>
              <w:t xml:space="preserve"> The company's homepage URL.</w:t>
            </w:r>
          </w:p>
        </w:tc>
      </w:tr>
      <w:tr w:rsidR="008253C9" w:rsidRPr="009C6494" w14:paraId="33E24D6A" w14:textId="77777777" w:rsidTr="00D35592">
        <w:trPr>
          <w:trHeight w:val="292"/>
        </w:trPr>
        <w:tc>
          <w:tcPr>
            <w:tcW w:w="2440" w:type="dxa"/>
            <w:noWrap/>
            <w:hideMark/>
          </w:tcPr>
          <w:p w14:paraId="4511839A" w14:textId="77777777" w:rsidR="008253C9" w:rsidRPr="000D31AB" w:rsidRDefault="008253C9" w:rsidP="00D35592">
            <w:pPr>
              <w:pStyle w:val="ThesisBody"/>
              <w:rPr>
                <w:sz w:val="22"/>
                <w:szCs w:val="22"/>
              </w:rPr>
            </w:pPr>
            <w:r w:rsidRPr="000D31AB">
              <w:rPr>
                <w:sz w:val="22"/>
                <w:szCs w:val="22"/>
              </w:rPr>
              <w:t xml:space="preserve">4. </w:t>
            </w:r>
            <w:proofErr w:type="spellStart"/>
            <w:r w:rsidRPr="000D31AB">
              <w:rPr>
                <w:sz w:val="22"/>
                <w:szCs w:val="22"/>
              </w:rPr>
              <w:t>category_list</w:t>
            </w:r>
            <w:proofErr w:type="spellEnd"/>
          </w:p>
        </w:tc>
        <w:tc>
          <w:tcPr>
            <w:tcW w:w="6433" w:type="dxa"/>
            <w:noWrap/>
            <w:hideMark/>
          </w:tcPr>
          <w:p w14:paraId="4BF29245" w14:textId="77777777" w:rsidR="008253C9" w:rsidRPr="000D31AB" w:rsidRDefault="008253C9" w:rsidP="00D35592">
            <w:pPr>
              <w:pStyle w:val="ThesisBody"/>
              <w:rPr>
                <w:sz w:val="22"/>
                <w:szCs w:val="22"/>
              </w:rPr>
            </w:pPr>
            <w:r w:rsidRPr="000D31AB">
              <w:rPr>
                <w:sz w:val="22"/>
                <w:szCs w:val="22"/>
              </w:rPr>
              <w:t xml:space="preserve"> The categories or industries the company operates in.</w:t>
            </w:r>
          </w:p>
        </w:tc>
      </w:tr>
      <w:tr w:rsidR="008253C9" w:rsidRPr="009C6494" w14:paraId="33770437" w14:textId="77777777" w:rsidTr="00D35592">
        <w:trPr>
          <w:trHeight w:val="292"/>
        </w:trPr>
        <w:tc>
          <w:tcPr>
            <w:tcW w:w="2440" w:type="dxa"/>
            <w:noWrap/>
            <w:hideMark/>
          </w:tcPr>
          <w:p w14:paraId="0BC0A803" w14:textId="77777777" w:rsidR="008253C9" w:rsidRPr="000D31AB" w:rsidRDefault="008253C9" w:rsidP="00D35592">
            <w:pPr>
              <w:pStyle w:val="ThesisBody"/>
              <w:rPr>
                <w:sz w:val="22"/>
                <w:szCs w:val="22"/>
              </w:rPr>
            </w:pPr>
            <w:r w:rsidRPr="000D31AB">
              <w:rPr>
                <w:sz w:val="22"/>
                <w:szCs w:val="22"/>
              </w:rPr>
              <w:t>5.funding_total_usd</w:t>
            </w:r>
          </w:p>
        </w:tc>
        <w:tc>
          <w:tcPr>
            <w:tcW w:w="6433" w:type="dxa"/>
            <w:noWrap/>
            <w:hideMark/>
          </w:tcPr>
          <w:p w14:paraId="78FA4005" w14:textId="77777777" w:rsidR="008253C9" w:rsidRPr="000D31AB" w:rsidRDefault="008253C9" w:rsidP="00D35592">
            <w:pPr>
              <w:pStyle w:val="ThesisBody"/>
              <w:rPr>
                <w:sz w:val="22"/>
                <w:szCs w:val="22"/>
              </w:rPr>
            </w:pPr>
            <w:r w:rsidRPr="000D31AB">
              <w:rPr>
                <w:sz w:val="22"/>
                <w:szCs w:val="22"/>
              </w:rPr>
              <w:t xml:space="preserve"> The total amount of funding the company has received, in USD.</w:t>
            </w:r>
          </w:p>
        </w:tc>
      </w:tr>
      <w:tr w:rsidR="008253C9" w:rsidRPr="009C6494" w14:paraId="369B1918" w14:textId="77777777" w:rsidTr="00D35592">
        <w:trPr>
          <w:trHeight w:val="292"/>
        </w:trPr>
        <w:tc>
          <w:tcPr>
            <w:tcW w:w="2440" w:type="dxa"/>
            <w:noWrap/>
            <w:hideMark/>
          </w:tcPr>
          <w:p w14:paraId="77E98A51" w14:textId="77777777" w:rsidR="008253C9" w:rsidRPr="000D31AB" w:rsidRDefault="008253C9" w:rsidP="00D35592">
            <w:pPr>
              <w:pStyle w:val="ThesisBody"/>
              <w:rPr>
                <w:sz w:val="22"/>
                <w:szCs w:val="22"/>
              </w:rPr>
            </w:pPr>
            <w:r w:rsidRPr="000D31AB">
              <w:rPr>
                <w:sz w:val="22"/>
                <w:szCs w:val="22"/>
              </w:rPr>
              <w:t>6. status</w:t>
            </w:r>
          </w:p>
        </w:tc>
        <w:tc>
          <w:tcPr>
            <w:tcW w:w="6433" w:type="dxa"/>
            <w:noWrap/>
            <w:hideMark/>
          </w:tcPr>
          <w:p w14:paraId="556C4B8C" w14:textId="77777777" w:rsidR="008253C9" w:rsidRPr="000D31AB" w:rsidRDefault="008253C9" w:rsidP="00D35592">
            <w:pPr>
              <w:pStyle w:val="ThesisBody"/>
              <w:rPr>
                <w:sz w:val="22"/>
                <w:szCs w:val="22"/>
              </w:rPr>
            </w:pPr>
            <w:r w:rsidRPr="000D31AB">
              <w:rPr>
                <w:sz w:val="22"/>
                <w:szCs w:val="22"/>
              </w:rPr>
              <w:t xml:space="preserve"> The current operational status of the company (e.g., operating, acquired, closed).</w:t>
            </w:r>
          </w:p>
        </w:tc>
      </w:tr>
      <w:tr w:rsidR="008253C9" w:rsidRPr="009C6494" w14:paraId="1C9804C6" w14:textId="77777777" w:rsidTr="00D35592">
        <w:trPr>
          <w:trHeight w:val="292"/>
        </w:trPr>
        <w:tc>
          <w:tcPr>
            <w:tcW w:w="2440" w:type="dxa"/>
            <w:noWrap/>
            <w:hideMark/>
          </w:tcPr>
          <w:p w14:paraId="771E8262" w14:textId="77777777" w:rsidR="008253C9" w:rsidRPr="000D31AB" w:rsidRDefault="008253C9" w:rsidP="00D35592">
            <w:pPr>
              <w:pStyle w:val="ThesisBody"/>
              <w:rPr>
                <w:sz w:val="22"/>
                <w:szCs w:val="22"/>
              </w:rPr>
            </w:pPr>
            <w:r w:rsidRPr="000D31AB">
              <w:rPr>
                <w:sz w:val="22"/>
                <w:szCs w:val="22"/>
              </w:rPr>
              <w:t>7. country_code</w:t>
            </w:r>
          </w:p>
        </w:tc>
        <w:tc>
          <w:tcPr>
            <w:tcW w:w="6433" w:type="dxa"/>
            <w:noWrap/>
            <w:hideMark/>
          </w:tcPr>
          <w:p w14:paraId="687CF38B" w14:textId="77777777" w:rsidR="008253C9" w:rsidRPr="000D31AB" w:rsidRDefault="008253C9" w:rsidP="00D35592">
            <w:pPr>
              <w:pStyle w:val="ThesisBody"/>
              <w:rPr>
                <w:sz w:val="22"/>
                <w:szCs w:val="22"/>
              </w:rPr>
            </w:pPr>
            <w:r w:rsidRPr="000D31AB">
              <w:rPr>
                <w:sz w:val="22"/>
                <w:szCs w:val="22"/>
              </w:rPr>
              <w:t xml:space="preserve"> The ISO country code of the company's location.</w:t>
            </w:r>
          </w:p>
        </w:tc>
      </w:tr>
      <w:tr w:rsidR="008253C9" w:rsidRPr="009C6494" w14:paraId="021AC00E" w14:textId="77777777" w:rsidTr="00D35592">
        <w:trPr>
          <w:trHeight w:val="292"/>
        </w:trPr>
        <w:tc>
          <w:tcPr>
            <w:tcW w:w="2440" w:type="dxa"/>
            <w:noWrap/>
            <w:hideMark/>
          </w:tcPr>
          <w:p w14:paraId="0EFBDB47" w14:textId="77777777" w:rsidR="008253C9" w:rsidRPr="000D31AB" w:rsidRDefault="008253C9" w:rsidP="00D35592">
            <w:pPr>
              <w:pStyle w:val="ThesisBody"/>
              <w:rPr>
                <w:sz w:val="22"/>
                <w:szCs w:val="22"/>
              </w:rPr>
            </w:pPr>
            <w:r w:rsidRPr="000D31AB">
              <w:rPr>
                <w:sz w:val="22"/>
                <w:szCs w:val="22"/>
              </w:rPr>
              <w:t xml:space="preserve">8. </w:t>
            </w:r>
            <w:proofErr w:type="spellStart"/>
            <w:r w:rsidRPr="000D31AB">
              <w:rPr>
                <w:sz w:val="22"/>
                <w:szCs w:val="22"/>
              </w:rPr>
              <w:t>state_code</w:t>
            </w:r>
            <w:proofErr w:type="spellEnd"/>
          </w:p>
        </w:tc>
        <w:tc>
          <w:tcPr>
            <w:tcW w:w="6433" w:type="dxa"/>
            <w:noWrap/>
            <w:hideMark/>
          </w:tcPr>
          <w:p w14:paraId="6F17E0DF" w14:textId="77777777" w:rsidR="008253C9" w:rsidRPr="000D31AB" w:rsidRDefault="008253C9" w:rsidP="00D35592">
            <w:pPr>
              <w:pStyle w:val="ThesisBody"/>
              <w:rPr>
                <w:sz w:val="22"/>
                <w:szCs w:val="22"/>
              </w:rPr>
            </w:pPr>
            <w:r w:rsidRPr="000D31AB">
              <w:rPr>
                <w:sz w:val="22"/>
                <w:szCs w:val="22"/>
              </w:rPr>
              <w:t xml:space="preserve"> The state code of the company's location.</w:t>
            </w:r>
          </w:p>
        </w:tc>
      </w:tr>
      <w:tr w:rsidR="008253C9" w:rsidRPr="009C6494" w14:paraId="52ED683F" w14:textId="77777777" w:rsidTr="00D35592">
        <w:trPr>
          <w:trHeight w:val="292"/>
        </w:trPr>
        <w:tc>
          <w:tcPr>
            <w:tcW w:w="2440" w:type="dxa"/>
            <w:noWrap/>
            <w:hideMark/>
          </w:tcPr>
          <w:p w14:paraId="57468212" w14:textId="77777777" w:rsidR="008253C9" w:rsidRPr="000D31AB" w:rsidRDefault="008253C9" w:rsidP="00D35592">
            <w:pPr>
              <w:pStyle w:val="ThesisBody"/>
              <w:rPr>
                <w:sz w:val="22"/>
                <w:szCs w:val="22"/>
              </w:rPr>
            </w:pPr>
            <w:r w:rsidRPr="000D31AB">
              <w:rPr>
                <w:sz w:val="22"/>
                <w:szCs w:val="22"/>
              </w:rPr>
              <w:t>9. region</w:t>
            </w:r>
          </w:p>
        </w:tc>
        <w:tc>
          <w:tcPr>
            <w:tcW w:w="6433" w:type="dxa"/>
            <w:noWrap/>
            <w:hideMark/>
          </w:tcPr>
          <w:p w14:paraId="46F8D418" w14:textId="77777777" w:rsidR="008253C9" w:rsidRPr="000D31AB" w:rsidRDefault="008253C9" w:rsidP="00D35592">
            <w:pPr>
              <w:pStyle w:val="ThesisBody"/>
              <w:rPr>
                <w:sz w:val="22"/>
                <w:szCs w:val="22"/>
              </w:rPr>
            </w:pPr>
            <w:r w:rsidRPr="000D31AB">
              <w:rPr>
                <w:sz w:val="22"/>
                <w:szCs w:val="22"/>
              </w:rPr>
              <w:t xml:space="preserve"> The broader region where the company is located.</w:t>
            </w:r>
          </w:p>
        </w:tc>
      </w:tr>
      <w:tr w:rsidR="008253C9" w:rsidRPr="009C6494" w14:paraId="6F5D6DD0" w14:textId="77777777" w:rsidTr="00D35592">
        <w:trPr>
          <w:trHeight w:val="292"/>
        </w:trPr>
        <w:tc>
          <w:tcPr>
            <w:tcW w:w="2440" w:type="dxa"/>
            <w:noWrap/>
            <w:hideMark/>
          </w:tcPr>
          <w:p w14:paraId="78C51652" w14:textId="77777777" w:rsidR="008253C9" w:rsidRPr="000D31AB" w:rsidRDefault="008253C9" w:rsidP="00D35592">
            <w:pPr>
              <w:pStyle w:val="ThesisBody"/>
              <w:rPr>
                <w:sz w:val="22"/>
                <w:szCs w:val="22"/>
              </w:rPr>
            </w:pPr>
            <w:r w:rsidRPr="000D31AB">
              <w:rPr>
                <w:sz w:val="22"/>
                <w:szCs w:val="22"/>
              </w:rPr>
              <w:t>10. city</w:t>
            </w:r>
          </w:p>
        </w:tc>
        <w:tc>
          <w:tcPr>
            <w:tcW w:w="6433" w:type="dxa"/>
            <w:noWrap/>
            <w:hideMark/>
          </w:tcPr>
          <w:p w14:paraId="3BF63509" w14:textId="77777777" w:rsidR="008253C9" w:rsidRPr="000D31AB" w:rsidRDefault="008253C9" w:rsidP="00D35592">
            <w:pPr>
              <w:pStyle w:val="ThesisBody"/>
              <w:keepNext/>
              <w:rPr>
                <w:sz w:val="22"/>
                <w:szCs w:val="22"/>
              </w:rPr>
            </w:pPr>
            <w:r w:rsidRPr="000D31AB">
              <w:rPr>
                <w:sz w:val="22"/>
                <w:szCs w:val="22"/>
              </w:rPr>
              <w:t xml:space="preserve"> The city where the company is located.</w:t>
            </w:r>
          </w:p>
        </w:tc>
      </w:tr>
    </w:tbl>
    <w:p w14:paraId="3E6F6A94" w14:textId="77777777" w:rsidR="008253C9" w:rsidRDefault="008253C9" w:rsidP="00ED066E"/>
    <w:p w14:paraId="7FE1D59C" w14:textId="77777777" w:rsidR="008253C9" w:rsidRDefault="008253C9" w:rsidP="00ED066E"/>
    <w:p w14:paraId="68A71D9B" w14:textId="77777777" w:rsidR="008253C9" w:rsidRDefault="008253C9" w:rsidP="00ED066E"/>
    <w:p w14:paraId="05837AFF" w14:textId="77777777" w:rsidR="00367905" w:rsidRDefault="00367905" w:rsidP="008253C9">
      <w:pPr>
        <w:jc w:val="both"/>
      </w:pPr>
    </w:p>
    <w:p w14:paraId="77D527FA" w14:textId="77777777" w:rsidR="00367905" w:rsidRDefault="00367905" w:rsidP="008253C9">
      <w:pPr>
        <w:jc w:val="both"/>
      </w:pPr>
    </w:p>
    <w:p w14:paraId="0830868D" w14:textId="77777777" w:rsidR="00367905" w:rsidRDefault="00367905" w:rsidP="008253C9">
      <w:pPr>
        <w:jc w:val="both"/>
      </w:pPr>
    </w:p>
    <w:p w14:paraId="35501174" w14:textId="77777777" w:rsidR="00367905" w:rsidRDefault="00367905" w:rsidP="008253C9">
      <w:pPr>
        <w:jc w:val="both"/>
      </w:pPr>
    </w:p>
    <w:p w14:paraId="16D933B3" w14:textId="77777777" w:rsidR="00367905" w:rsidRDefault="00367905" w:rsidP="008253C9">
      <w:pPr>
        <w:jc w:val="both"/>
      </w:pPr>
    </w:p>
    <w:p w14:paraId="7BE980B3" w14:textId="231806B1" w:rsidR="008253C9" w:rsidRDefault="008253C9" w:rsidP="008253C9">
      <w:pPr>
        <w:jc w:val="both"/>
        <w:rPr>
          <w:b/>
          <w:bCs/>
        </w:rPr>
      </w:pPr>
      <w:r w:rsidRPr="00694EF9">
        <w:rPr>
          <w:b/>
          <w:bCs/>
        </w:rPr>
        <w:lastRenderedPageBreak/>
        <w:t xml:space="preserve">Data </w:t>
      </w:r>
      <w:r w:rsidR="00367905" w:rsidRPr="00694EF9">
        <w:rPr>
          <w:b/>
          <w:bCs/>
        </w:rPr>
        <w:t>Processing</w:t>
      </w:r>
      <w:r w:rsidR="00367905">
        <w:rPr>
          <w:b/>
          <w:bCs/>
        </w:rPr>
        <w:t>:</w:t>
      </w:r>
    </w:p>
    <w:p w14:paraId="328D313E" w14:textId="326B1C89" w:rsidR="00367905" w:rsidRDefault="00367905" w:rsidP="008253C9">
      <w:pPr>
        <w:jc w:val="both"/>
        <w:rPr>
          <w:b/>
          <w:bCs/>
        </w:rPr>
      </w:pPr>
    </w:p>
    <w:p w14:paraId="1C1C11F4" w14:textId="77777777" w:rsidR="008253C9" w:rsidRPr="00ED066E" w:rsidRDefault="008253C9" w:rsidP="00ED066E"/>
    <w:p w14:paraId="2D4C5F71" w14:textId="3936A8FB" w:rsidR="00B17297" w:rsidRPr="008253C9" w:rsidRDefault="00E10E49" w:rsidP="008253C9">
      <w:r w:rsidRPr="00E709F8">
        <w:rPr>
          <w:noProof/>
        </w:rPr>
        <w:drawing>
          <wp:inline distT="0" distB="0" distL="0" distR="0" wp14:anchorId="74FC619B" wp14:editId="11395F9D">
            <wp:extent cx="4533900" cy="3384550"/>
            <wp:effectExtent l="0" t="57150" r="0" b="101600"/>
            <wp:docPr id="1911242732" name="Diagram 1">
              <a:extLst xmlns:a="http://schemas.openxmlformats.org/drawingml/2006/main">
                <a:ext uri="{FF2B5EF4-FFF2-40B4-BE49-F238E27FC236}">
                  <a16:creationId xmlns:a16="http://schemas.microsoft.com/office/drawing/2014/main" id="{14E7E663-BD7F-5988-348C-7DCCC091DC9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0B3EA93" w14:textId="77777777" w:rsidR="00B17297" w:rsidRDefault="00B17297" w:rsidP="00DD5E1A">
      <w:pPr>
        <w:jc w:val="both"/>
        <w:rPr>
          <w:b/>
          <w:bCs/>
        </w:rPr>
      </w:pPr>
    </w:p>
    <w:p w14:paraId="256E9F81" w14:textId="77777777" w:rsidR="003438BC" w:rsidRDefault="003438BC" w:rsidP="00DD5E1A">
      <w:pPr>
        <w:jc w:val="both"/>
        <w:rPr>
          <w:b/>
          <w:bCs/>
        </w:rPr>
      </w:pPr>
    </w:p>
    <w:p w14:paraId="68A56515" w14:textId="77777777" w:rsidR="001C46CE" w:rsidRDefault="001C46CE" w:rsidP="00DD5E1A">
      <w:pPr>
        <w:jc w:val="both"/>
        <w:rPr>
          <w:b/>
          <w:bCs/>
        </w:rPr>
      </w:pPr>
    </w:p>
    <w:p w14:paraId="5996B92B" w14:textId="77777777" w:rsidR="00301553" w:rsidRDefault="00301553" w:rsidP="002A723F">
      <w:pPr>
        <w:jc w:val="both"/>
        <w:rPr>
          <w:b/>
          <w:bCs/>
        </w:rPr>
      </w:pPr>
    </w:p>
    <w:p w14:paraId="36E9AB4A" w14:textId="73D8A74A" w:rsidR="001C46CE" w:rsidRDefault="00016C62" w:rsidP="002A723F">
      <w:pPr>
        <w:jc w:val="both"/>
        <w:rPr>
          <w:b/>
          <w:bCs/>
        </w:rPr>
      </w:pPr>
      <w:r w:rsidRPr="00694EF9">
        <w:rPr>
          <w:b/>
          <w:bCs/>
        </w:rPr>
        <w:t xml:space="preserve">7.4.3 </w:t>
      </w:r>
      <w:r w:rsidR="002A723F" w:rsidRPr="00694EF9">
        <w:rPr>
          <w:b/>
          <w:bCs/>
        </w:rPr>
        <w:t>Data Transformation</w:t>
      </w:r>
    </w:p>
    <w:p w14:paraId="540C4400" w14:textId="77777777" w:rsidR="00301553" w:rsidRDefault="00301553" w:rsidP="002A723F">
      <w:pPr>
        <w:jc w:val="both"/>
        <w:rPr>
          <w:b/>
          <w:bCs/>
        </w:rPr>
      </w:pPr>
    </w:p>
    <w:p w14:paraId="1C6DC966" w14:textId="77777777" w:rsidR="00301553" w:rsidRDefault="00301553" w:rsidP="002A723F">
      <w:pPr>
        <w:jc w:val="both"/>
        <w:rPr>
          <w:b/>
          <w:bCs/>
        </w:rPr>
      </w:pPr>
    </w:p>
    <w:p w14:paraId="74EC31D0" w14:textId="77777777" w:rsidR="00301553" w:rsidRDefault="00301553" w:rsidP="002A723F">
      <w:pPr>
        <w:jc w:val="both"/>
        <w:rPr>
          <w:b/>
          <w:bCs/>
        </w:rPr>
      </w:pPr>
    </w:p>
    <w:p w14:paraId="445CD2C7" w14:textId="77777777" w:rsidR="00301553" w:rsidRDefault="00301553" w:rsidP="002A723F">
      <w:pPr>
        <w:jc w:val="both"/>
        <w:rPr>
          <w:b/>
          <w:bCs/>
        </w:rPr>
      </w:pPr>
    </w:p>
    <w:p w14:paraId="32F0D1E9" w14:textId="77777777" w:rsidR="00301553" w:rsidRDefault="00301553" w:rsidP="002A723F">
      <w:pPr>
        <w:jc w:val="both"/>
        <w:rPr>
          <w:b/>
          <w:bCs/>
        </w:rPr>
      </w:pPr>
    </w:p>
    <w:p w14:paraId="258E49D7" w14:textId="77777777" w:rsidR="00301553" w:rsidRDefault="00301553" w:rsidP="002A723F">
      <w:pPr>
        <w:jc w:val="both"/>
        <w:rPr>
          <w:b/>
          <w:bCs/>
        </w:rPr>
      </w:pPr>
    </w:p>
    <w:p w14:paraId="2693A30D" w14:textId="77777777" w:rsidR="00301553" w:rsidRDefault="00301553" w:rsidP="002A723F">
      <w:pPr>
        <w:jc w:val="both"/>
        <w:rPr>
          <w:b/>
          <w:bCs/>
        </w:rPr>
      </w:pPr>
    </w:p>
    <w:p w14:paraId="716F519C" w14:textId="2ADAE5D8" w:rsidR="00613336" w:rsidRPr="00694EF9" w:rsidRDefault="001C46CE" w:rsidP="002A723F">
      <w:pPr>
        <w:jc w:val="both"/>
      </w:pPr>
      <w:r w:rsidRPr="007F1C33">
        <w:rPr>
          <w:noProof/>
        </w:rPr>
        <w:lastRenderedPageBreak/>
        <mc:AlternateContent>
          <mc:Choice Requires="wpg">
            <w:drawing>
              <wp:anchor distT="0" distB="0" distL="114300" distR="114300" simplePos="0" relativeHeight="251659264" behindDoc="0" locked="0" layoutInCell="1" allowOverlap="1" wp14:anchorId="2AB05E4C" wp14:editId="4B1E4062">
                <wp:simplePos x="0" y="0"/>
                <wp:positionH relativeFrom="column">
                  <wp:posOffset>0</wp:posOffset>
                </wp:positionH>
                <wp:positionV relativeFrom="paragraph">
                  <wp:posOffset>-635</wp:posOffset>
                </wp:positionV>
                <wp:extent cx="5379833" cy="8625984"/>
                <wp:effectExtent l="0" t="0" r="11430" b="22860"/>
                <wp:wrapNone/>
                <wp:docPr id="1024" name="Group 1023">
                  <a:extLst xmlns:a="http://schemas.openxmlformats.org/drawingml/2006/main">
                    <a:ext uri="{FF2B5EF4-FFF2-40B4-BE49-F238E27FC236}">
                      <a16:creationId xmlns:a16="http://schemas.microsoft.com/office/drawing/2014/main" id="{4DEEB0EB-B877-C17F-D7DA-0CA4E3346892}"/>
                    </a:ext>
                  </a:extLst>
                </wp:docPr>
                <wp:cNvGraphicFramePr/>
                <a:graphic xmlns:a="http://schemas.openxmlformats.org/drawingml/2006/main">
                  <a:graphicData uri="http://schemas.microsoft.com/office/word/2010/wordprocessingGroup">
                    <wpg:wgp>
                      <wpg:cNvGrpSpPr/>
                      <wpg:grpSpPr>
                        <a:xfrm>
                          <a:off x="0" y="0"/>
                          <a:ext cx="5379833" cy="8625984"/>
                          <a:chOff x="0" y="0"/>
                          <a:chExt cx="5379833" cy="8625981"/>
                        </a:xfrm>
                      </wpg:grpSpPr>
                      <wpg:grpSp>
                        <wpg:cNvPr id="1353280773" name="Group 1353280773">
                          <a:extLst>
                            <a:ext uri="{FF2B5EF4-FFF2-40B4-BE49-F238E27FC236}">
                              <a16:creationId xmlns:a16="http://schemas.microsoft.com/office/drawing/2014/main" id="{6D80783B-6560-26AB-5085-E74172EBA5DE}"/>
                            </a:ext>
                          </a:extLst>
                        </wpg:cNvPr>
                        <wpg:cNvGrpSpPr/>
                        <wpg:grpSpPr>
                          <a:xfrm>
                            <a:off x="0" y="0"/>
                            <a:ext cx="5379833" cy="8625981"/>
                            <a:chOff x="0" y="0"/>
                            <a:chExt cx="4447716" cy="10444495"/>
                          </a:xfrm>
                        </wpg:grpSpPr>
                        <wps:wsp>
                          <wps:cNvPr id="1393448998" name="Rectangle: Rounded Corners 1393448998">
                            <a:extLst>
                              <a:ext uri="{FF2B5EF4-FFF2-40B4-BE49-F238E27FC236}">
                                <a16:creationId xmlns:a16="http://schemas.microsoft.com/office/drawing/2014/main" id="{958CAE57-F83B-97EA-CF88-6E4958AF2F33}"/>
                              </a:ext>
                            </a:extLst>
                          </wps:cNvPr>
                          <wps:cNvSpPr/>
                          <wps:spPr>
                            <a:xfrm>
                              <a:off x="0" y="0"/>
                              <a:ext cx="4350059" cy="861134"/>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15707222" name="Rectangle: Rounded Corners 415707222">
                            <a:extLst>
                              <a:ext uri="{FF2B5EF4-FFF2-40B4-BE49-F238E27FC236}">
                                <a16:creationId xmlns:a16="http://schemas.microsoft.com/office/drawing/2014/main" id="{8D4C1487-D891-9F96-68A2-F87BB8A26A4B}"/>
                              </a:ext>
                            </a:extLst>
                          </wps:cNvPr>
                          <wps:cNvSpPr/>
                          <wps:spPr>
                            <a:xfrm rot="16200000">
                              <a:off x="4001609" y="337351"/>
                              <a:ext cx="696898"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8F09BCA"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Source</w:t>
                                </w:r>
                              </w:p>
                            </w:txbxContent>
                          </wps:txbx>
                          <wps:bodyPr rtlCol="0" anchor="ctr"/>
                        </wps:wsp>
                        <wps:wsp>
                          <wps:cNvPr id="1542038557" name="Rectangle: Rounded Corners 1542038557">
                            <a:extLst>
                              <a:ext uri="{FF2B5EF4-FFF2-40B4-BE49-F238E27FC236}">
                                <a16:creationId xmlns:a16="http://schemas.microsoft.com/office/drawing/2014/main" id="{7E98F74B-72D7-9C06-7D84-B1AE4C8C406A}"/>
                              </a:ext>
                            </a:extLst>
                          </wps:cNvPr>
                          <wps:cNvSpPr/>
                          <wps:spPr>
                            <a:xfrm>
                              <a:off x="377300" y="213065"/>
                              <a:ext cx="892206" cy="368423"/>
                            </a:xfrm>
                            <a:prstGeom prst="roundRect">
                              <a:avLst/>
                            </a:prstGeom>
                            <a:solidFill>
                              <a:srgbClr val="F1F1E6"/>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D61AA7D"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CrunchBase</w:t>
                                </w:r>
                              </w:p>
                            </w:txbxContent>
                          </wps:txbx>
                          <wps:bodyPr rtlCol="0" anchor="ctr"/>
                        </wps:wsp>
                        <wps:wsp>
                          <wps:cNvPr id="750602578" name="Rectangle: Rounded Corners 750602578">
                            <a:extLst>
                              <a:ext uri="{FF2B5EF4-FFF2-40B4-BE49-F238E27FC236}">
                                <a16:creationId xmlns:a16="http://schemas.microsoft.com/office/drawing/2014/main" id="{619EB22F-7CC2-4735-5D22-2A7ABB0A82BE}"/>
                              </a:ext>
                            </a:extLst>
                          </wps:cNvPr>
                          <wps:cNvSpPr/>
                          <wps:spPr>
                            <a:xfrm>
                              <a:off x="1834718" y="213064"/>
                              <a:ext cx="892206" cy="368423"/>
                            </a:xfrm>
                            <a:prstGeom prst="roundRect">
                              <a:avLst/>
                            </a:prstGeom>
                            <a:solidFill>
                              <a:schemeClr val="accent1">
                                <a:lumMod val="75000"/>
                              </a:schemeClr>
                            </a:solidFill>
                            <a:ln>
                              <a:solidFill>
                                <a:schemeClr val="accent1">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5F128B" w14:textId="77777777" w:rsidR="001C46CE" w:rsidRDefault="001C46CE" w:rsidP="001C46CE">
                                <w:pPr>
                                  <w:jc w:val="center"/>
                                  <w:rPr>
                                    <w:rFonts w:asciiTheme="minorHAnsi" w:hAnsi="Cambria" w:cstheme="minorBidi"/>
                                    <w:color w:val="FFFFFF" w:themeColor="light1"/>
                                    <w:kern w:val="24"/>
                                    <w:sz w:val="18"/>
                                    <w:szCs w:val="18"/>
                                  </w:rPr>
                                </w:pPr>
                                <w:r>
                                  <w:rPr>
                                    <w:rFonts w:asciiTheme="minorHAnsi" w:hAnsi="Cambria" w:cstheme="minorBidi"/>
                                    <w:color w:val="FFFFFF" w:themeColor="light1"/>
                                    <w:kern w:val="24"/>
                                    <w:sz w:val="18"/>
                                    <w:szCs w:val="18"/>
                                  </w:rPr>
                                  <w:t>Kaggle</w:t>
                                </w:r>
                              </w:p>
                            </w:txbxContent>
                          </wps:txbx>
                          <wps:bodyPr rtlCol="0" anchor="ctr"/>
                        </wps:wsp>
                        <wps:wsp>
                          <wps:cNvPr id="1342712811" name="Straight Arrow Connector 1342712811">
                            <a:extLst>
                              <a:ext uri="{FF2B5EF4-FFF2-40B4-BE49-F238E27FC236}">
                                <a16:creationId xmlns:a16="http://schemas.microsoft.com/office/drawing/2014/main" id="{7A066044-EEBD-78D3-97DF-D9A5FA0BE150}"/>
                              </a:ext>
                            </a:extLst>
                          </wps:cNvPr>
                          <wps:cNvCnPr>
                            <a:stCxn id="1542038557" idx="3"/>
                            <a:endCxn id="750602578" idx="1"/>
                          </wps:cNvCnPr>
                          <wps:spPr>
                            <a:xfrm flipV="1">
                              <a:off x="1269506" y="397276"/>
                              <a:ext cx="56521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85727026" name="Rectangle: Rounded Corners 485727026">
                            <a:extLst>
                              <a:ext uri="{FF2B5EF4-FFF2-40B4-BE49-F238E27FC236}">
                                <a16:creationId xmlns:a16="http://schemas.microsoft.com/office/drawing/2014/main" id="{1CC95ACF-BCC0-1BCC-0A33-9D2B0E53FA07}"/>
                              </a:ext>
                            </a:extLst>
                          </wps:cNvPr>
                          <wps:cNvSpPr/>
                          <wps:spPr>
                            <a:xfrm>
                              <a:off x="0" y="1305017"/>
                              <a:ext cx="4350059" cy="1471474"/>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322038763" name="Rectangle: Rounded Corners 322038763">
                            <a:extLst>
                              <a:ext uri="{FF2B5EF4-FFF2-40B4-BE49-F238E27FC236}">
                                <a16:creationId xmlns:a16="http://schemas.microsoft.com/office/drawing/2014/main" id="{3A2091AD-5485-92AD-3A0D-2D5C286AFBBC}"/>
                              </a:ext>
                            </a:extLst>
                          </wps:cNvPr>
                          <wps:cNvSpPr/>
                          <wps:spPr>
                            <a:xfrm rot="16200000">
                              <a:off x="3766398" y="1918574"/>
                              <a:ext cx="1171766" cy="190871"/>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DD61657"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Processing</w:t>
                                </w:r>
                              </w:p>
                            </w:txbxContent>
                          </wps:txbx>
                          <wps:bodyPr rtlCol="0" anchor="ctr"/>
                        </wps:wsp>
                        <wps:wsp>
                          <wps:cNvPr id="157170878" name="Rectangle: Rounded Corners 157170878">
                            <a:extLst>
                              <a:ext uri="{FF2B5EF4-FFF2-40B4-BE49-F238E27FC236}">
                                <a16:creationId xmlns:a16="http://schemas.microsoft.com/office/drawing/2014/main" id="{51887CAF-1EBA-2AF4-B5EF-85E7EA33AFAA}"/>
                              </a:ext>
                            </a:extLst>
                          </wps:cNvPr>
                          <wps:cNvSpPr/>
                          <wps:spPr>
                            <a:xfrm>
                              <a:off x="0" y="3124632"/>
                              <a:ext cx="4350059" cy="1307977"/>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130632544" name="Rectangle: Rounded Corners 2130632544">
                            <a:extLst>
                              <a:ext uri="{FF2B5EF4-FFF2-40B4-BE49-F238E27FC236}">
                                <a16:creationId xmlns:a16="http://schemas.microsoft.com/office/drawing/2014/main" id="{A4C57C72-A8C0-7A25-F981-976D9AAD07B4}"/>
                              </a:ext>
                            </a:extLst>
                          </wps:cNvPr>
                          <wps:cNvSpPr/>
                          <wps:spPr>
                            <a:xfrm rot="16200000">
                              <a:off x="3820800" y="3728014"/>
                              <a:ext cx="1058519"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E92BAD9"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EDA</w:t>
                                </w:r>
                              </w:p>
                            </w:txbxContent>
                          </wps:txbx>
                          <wps:bodyPr rtlCol="0" anchor="ctr"/>
                        </wps:wsp>
                        <wps:wsp>
                          <wps:cNvPr id="404683382" name="Rectangle: Rounded Corners 404683382">
                            <a:extLst>
                              <a:ext uri="{FF2B5EF4-FFF2-40B4-BE49-F238E27FC236}">
                                <a16:creationId xmlns:a16="http://schemas.microsoft.com/office/drawing/2014/main" id="{56E5E363-E793-6CFC-9243-9E341C9B751A}"/>
                              </a:ext>
                            </a:extLst>
                          </wps:cNvPr>
                          <wps:cNvSpPr/>
                          <wps:spPr>
                            <a:xfrm>
                              <a:off x="0" y="4954766"/>
                              <a:ext cx="4350059" cy="1027017"/>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58743464" name="Rectangle: Rounded Corners 1558743464">
                            <a:extLst>
                              <a:ext uri="{FF2B5EF4-FFF2-40B4-BE49-F238E27FC236}">
                                <a16:creationId xmlns:a16="http://schemas.microsoft.com/office/drawing/2014/main" id="{49202FC0-E1D7-798F-139C-FA1EC09DF548}"/>
                              </a:ext>
                            </a:extLst>
                          </wps:cNvPr>
                          <wps:cNvSpPr/>
                          <wps:spPr>
                            <a:xfrm rot="16200000">
                              <a:off x="3900498" y="5376861"/>
                              <a:ext cx="894687" cy="190869"/>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0808F23"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Train Test Split</w:t>
                                </w:r>
                              </w:p>
                            </w:txbxContent>
                          </wps:txbx>
                          <wps:bodyPr rtlCol="0" anchor="ctr"/>
                        </wps:wsp>
                        <wps:wsp>
                          <wps:cNvPr id="2064125539" name="Rectangle: Rounded Corners 2064125539">
                            <a:extLst>
                              <a:ext uri="{FF2B5EF4-FFF2-40B4-BE49-F238E27FC236}">
                                <a16:creationId xmlns:a16="http://schemas.microsoft.com/office/drawing/2014/main" id="{F374FB0E-F9C8-18C4-4755-2F273E682745}"/>
                              </a:ext>
                            </a:extLst>
                          </wps:cNvPr>
                          <wps:cNvSpPr/>
                          <wps:spPr>
                            <a:xfrm>
                              <a:off x="1834719" y="1398301"/>
                              <a:ext cx="892206" cy="470230"/>
                            </a:xfrm>
                            <a:prstGeom prst="roundRect">
                              <a:avLst/>
                            </a:prstGeom>
                            <a:solidFill>
                              <a:srgbClr val="F1F1E6"/>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4516404"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66367 Rows</w:t>
                                </w:r>
                              </w:p>
                              <w:p w14:paraId="41769132"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4 Columns</w:t>
                                </w:r>
                              </w:p>
                            </w:txbxContent>
                          </wps:txbx>
                          <wps:bodyPr rtlCol="0" anchor="ctr"/>
                        </wps:wsp>
                        <wps:wsp>
                          <wps:cNvPr id="1804540067" name="Straight Arrow Connector 1804540067">
                            <a:extLst>
                              <a:ext uri="{FF2B5EF4-FFF2-40B4-BE49-F238E27FC236}">
                                <a16:creationId xmlns:a16="http://schemas.microsoft.com/office/drawing/2014/main" id="{7F97C1E2-0408-2EEB-3A37-A37AE0AC3721}"/>
                              </a:ext>
                            </a:extLst>
                          </wps:cNvPr>
                          <wps:cNvCnPr>
                            <a:cxnSpLocks/>
                            <a:stCxn id="750602578" idx="2"/>
                            <a:endCxn id="2064125539" idx="0"/>
                          </wps:cNvCnPr>
                          <wps:spPr>
                            <a:xfrm>
                              <a:off x="2280822" y="581487"/>
                              <a:ext cx="1" cy="81681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67839539" name="Rectangle: Rounded Corners 1767839539">
                            <a:extLst>
                              <a:ext uri="{FF2B5EF4-FFF2-40B4-BE49-F238E27FC236}">
                                <a16:creationId xmlns:a16="http://schemas.microsoft.com/office/drawing/2014/main" id="{2CA575EF-5C1C-F74D-61DD-D60E1AFC4354}"/>
                              </a:ext>
                            </a:extLst>
                          </wps:cNvPr>
                          <wps:cNvSpPr/>
                          <wps:spPr>
                            <a:xfrm>
                              <a:off x="0" y="6438443"/>
                              <a:ext cx="4350059" cy="1236272"/>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4880937" name="Rectangle: Rounded Corners 1424880937">
                            <a:extLst>
                              <a:ext uri="{FF2B5EF4-FFF2-40B4-BE49-F238E27FC236}">
                                <a16:creationId xmlns:a16="http://schemas.microsoft.com/office/drawing/2014/main" id="{2DE10092-467C-8E2E-D743-F5AC51DDD1DF}"/>
                              </a:ext>
                            </a:extLst>
                          </wps:cNvPr>
                          <wps:cNvSpPr/>
                          <wps:spPr>
                            <a:xfrm rot="16200000">
                              <a:off x="3919403" y="7029328"/>
                              <a:ext cx="861312"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97C0B4"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Training</w:t>
                                </w:r>
                              </w:p>
                            </w:txbxContent>
                          </wps:txbx>
                          <wps:bodyPr rtlCol="0" anchor="ctr"/>
                        </wps:wsp>
                        <wps:wsp>
                          <wps:cNvPr id="488604177" name="Rectangle: Rounded Corners 488604177">
                            <a:extLst>
                              <a:ext uri="{FF2B5EF4-FFF2-40B4-BE49-F238E27FC236}">
                                <a16:creationId xmlns:a16="http://schemas.microsoft.com/office/drawing/2014/main" id="{324FB2F9-9687-A6BB-9CDB-4DA34AA7507F}"/>
                              </a:ext>
                            </a:extLst>
                          </wps:cNvPr>
                          <wps:cNvSpPr/>
                          <wps:spPr>
                            <a:xfrm>
                              <a:off x="5" y="8068066"/>
                              <a:ext cx="4350049" cy="880405"/>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74872806" name="Rectangle: Rounded Corners 2074872806">
                            <a:extLst>
                              <a:ext uri="{FF2B5EF4-FFF2-40B4-BE49-F238E27FC236}">
                                <a16:creationId xmlns:a16="http://schemas.microsoft.com/office/drawing/2014/main" id="{477EC88F-3DAB-6005-B0F2-47E77005C4DF}"/>
                              </a:ext>
                            </a:extLst>
                          </wps:cNvPr>
                          <wps:cNvSpPr/>
                          <wps:spPr>
                            <a:xfrm rot="16200000">
                              <a:off x="3993814" y="8480899"/>
                              <a:ext cx="712491" cy="186436"/>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1BFA762"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Evaluation</w:t>
                                </w:r>
                              </w:p>
                            </w:txbxContent>
                          </wps:txbx>
                          <wps:bodyPr rtlCol="0" anchor="ctr"/>
                        </wps:wsp>
                        <wps:wsp>
                          <wps:cNvPr id="1647875657" name="Rectangle: Rounded Corners 1647875657">
                            <a:extLst>
                              <a:ext uri="{FF2B5EF4-FFF2-40B4-BE49-F238E27FC236}">
                                <a16:creationId xmlns:a16="http://schemas.microsoft.com/office/drawing/2014/main" id="{65A770D6-4933-30BF-E4D6-4639BA3D42F2}"/>
                              </a:ext>
                            </a:extLst>
                          </wps:cNvPr>
                          <wps:cNvSpPr/>
                          <wps:spPr>
                            <a:xfrm>
                              <a:off x="0" y="9380199"/>
                              <a:ext cx="4350059" cy="1064296"/>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965142961" name="Rectangle: Rounded Corners 1965142961">
                            <a:extLst>
                              <a:ext uri="{FF2B5EF4-FFF2-40B4-BE49-F238E27FC236}">
                                <a16:creationId xmlns:a16="http://schemas.microsoft.com/office/drawing/2014/main" id="{208849EF-CFF3-CAA7-812A-AEAB245AABC3}"/>
                              </a:ext>
                            </a:extLst>
                          </wps:cNvPr>
                          <wps:cNvSpPr/>
                          <wps:spPr>
                            <a:xfrm rot="16200000">
                              <a:off x="3919403" y="9884979"/>
                              <a:ext cx="861312"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316CF41"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Final Model</w:t>
                                </w:r>
                              </w:p>
                            </w:txbxContent>
                          </wps:txbx>
                          <wps:bodyPr rtlCol="0" anchor="ctr"/>
                        </wps:wsp>
                      </wpg:grpSp>
                      <wps:wsp>
                        <wps:cNvPr id="12763024" name="Rectangle: Rounded Corners 12763024">
                          <a:extLst>
                            <a:ext uri="{FF2B5EF4-FFF2-40B4-BE49-F238E27FC236}">
                              <a16:creationId xmlns:a16="http://schemas.microsoft.com/office/drawing/2014/main" id="{51E1E124-C19F-BB4B-1470-E4BC68841731}"/>
                            </a:ext>
                          </a:extLst>
                        </wps:cNvPr>
                        <wps:cNvSpPr/>
                        <wps:spPr>
                          <a:xfrm>
                            <a:off x="153295" y="2755927"/>
                            <a:ext cx="1270523" cy="424843"/>
                          </a:xfrm>
                          <a:prstGeom prst="roundRect">
                            <a:avLst>
                              <a:gd name="adj" fmla="val 26925"/>
                            </a:avLst>
                          </a:prstGeom>
                          <a:solidFill>
                            <a:srgbClr val="F1F1E6"/>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5E8B77"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39 Countries</w:t>
                              </w:r>
                            </w:p>
                            <w:p w14:paraId="40193D35"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 xml:space="preserve">No of Funding rounds </w:t>
                              </w:r>
                            </w:p>
                          </w:txbxContent>
                        </wps:txbx>
                        <wps:bodyPr rtlCol="0" anchor="ctr"/>
                      </wps:wsp>
                      <pic:pic xmlns:pic="http://schemas.openxmlformats.org/drawingml/2006/picture">
                        <pic:nvPicPr>
                          <pic:cNvPr id="2000723884" name="Picture 2000723884">
                            <a:extLst>
                              <a:ext uri="{FF2B5EF4-FFF2-40B4-BE49-F238E27FC236}">
                                <a16:creationId xmlns:a16="http://schemas.microsoft.com/office/drawing/2014/main" id="{0EA13C75-E6CC-8220-38B6-BA1EA7D4007A}"/>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567430" y="2677073"/>
                            <a:ext cx="704728" cy="526078"/>
                          </a:xfrm>
                          <a:prstGeom prst="rect">
                            <a:avLst/>
                          </a:prstGeom>
                          <a:noFill/>
                          <a:extLst>
                            <a:ext uri="{909E8E84-426E-40DD-AFC4-6F175D3DCCD1}">
                              <a14:hiddenFill xmlns:a14="http://schemas.microsoft.com/office/drawing/2010/main">
                                <a:solidFill>
                                  <a:srgbClr val="FFFFFF"/>
                                </a:solidFill>
                              </a14:hiddenFill>
                            </a:ext>
                          </a:extLst>
                        </pic:spPr>
                      </pic:pic>
                      <wps:wsp>
                        <wps:cNvPr id="1261415563" name="Straight Arrow Connector 1261415563">
                          <a:extLst>
                            <a:ext uri="{FF2B5EF4-FFF2-40B4-BE49-F238E27FC236}">
                              <a16:creationId xmlns:a16="http://schemas.microsoft.com/office/drawing/2014/main" id="{1D96EAB2-B166-67E5-1337-649A4C12072A}"/>
                            </a:ext>
                          </a:extLst>
                        </wps:cNvPr>
                        <wps:cNvCnPr>
                          <a:cxnSpLocks/>
                        </wps:cNvCnPr>
                        <wps:spPr>
                          <a:xfrm flipH="1">
                            <a:off x="2758817" y="2147220"/>
                            <a:ext cx="2" cy="43337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pic:pic xmlns:pic="http://schemas.openxmlformats.org/drawingml/2006/picture">
                        <pic:nvPicPr>
                          <pic:cNvPr id="517458054" name="Picture 517458054">
                            <a:extLst>
                              <a:ext uri="{FF2B5EF4-FFF2-40B4-BE49-F238E27FC236}">
                                <a16:creationId xmlns:a16="http://schemas.microsoft.com/office/drawing/2014/main" id="{734742BD-6277-1114-EC3C-DAA49E95648D}"/>
                              </a:ext>
                            </a:extLst>
                          </pic:cNvPr>
                          <pic:cNvPicPr>
                            <a:picLocks noChangeAspect="1"/>
                          </pic:cNvPicPr>
                        </pic:nvPicPr>
                        <pic:blipFill>
                          <a:blip r:embed="rId14"/>
                          <a:stretch>
                            <a:fillRect/>
                          </a:stretch>
                        </pic:blipFill>
                        <pic:spPr>
                          <a:xfrm>
                            <a:off x="2415770" y="2694558"/>
                            <a:ext cx="974809" cy="539092"/>
                          </a:xfrm>
                          <a:prstGeom prst="rect">
                            <a:avLst/>
                          </a:prstGeom>
                        </pic:spPr>
                      </pic:pic>
                      <pic:pic xmlns:pic="http://schemas.openxmlformats.org/drawingml/2006/picture">
                        <pic:nvPicPr>
                          <pic:cNvPr id="497693671" name="Picture 497693671">
                            <a:extLst>
                              <a:ext uri="{FF2B5EF4-FFF2-40B4-BE49-F238E27FC236}">
                                <a16:creationId xmlns:a16="http://schemas.microsoft.com/office/drawing/2014/main" id="{9C281B61-7DAC-5C75-1171-F8FE58D687EB}"/>
                              </a:ext>
                            </a:extLst>
                          </pic:cNvPr>
                          <pic:cNvPicPr>
                            <a:picLocks noChangeAspect="1"/>
                          </pic:cNvPicPr>
                        </pic:nvPicPr>
                        <pic:blipFill>
                          <a:blip r:embed="rId15"/>
                          <a:stretch>
                            <a:fillRect/>
                          </a:stretch>
                        </pic:blipFill>
                        <pic:spPr>
                          <a:xfrm>
                            <a:off x="3534191" y="2659669"/>
                            <a:ext cx="799971" cy="580524"/>
                          </a:xfrm>
                          <a:prstGeom prst="rect">
                            <a:avLst/>
                          </a:prstGeom>
                        </pic:spPr>
                      </pic:pic>
                      <wps:wsp>
                        <wps:cNvPr id="129011072" name="Rectangle: Rounded Corners 129011072">
                          <a:extLst>
                            <a:ext uri="{FF2B5EF4-FFF2-40B4-BE49-F238E27FC236}">
                              <a16:creationId xmlns:a16="http://schemas.microsoft.com/office/drawing/2014/main" id="{A05120F1-9D71-1A02-10D1-E31D82D93286}"/>
                            </a:ext>
                          </a:extLst>
                        </wps:cNvPr>
                        <wps:cNvSpPr/>
                        <wps:spPr>
                          <a:xfrm>
                            <a:off x="930017" y="1724839"/>
                            <a:ext cx="3657600" cy="490989"/>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D9A90EB"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Unique market column creation, irrelevant columns dropped, funding deferrals and operational years calculated, and average funding per round assessed.</w:t>
                              </w:r>
                            </w:p>
                          </w:txbxContent>
                        </wps:txbx>
                        <wps:bodyPr rtlCol="0" anchor="ctr"/>
                      </wps:wsp>
                      <wps:wsp>
                        <wps:cNvPr id="1998980222" name="Straight Arrow Connector 1998980222">
                          <a:extLst>
                            <a:ext uri="{FF2B5EF4-FFF2-40B4-BE49-F238E27FC236}">
                              <a16:creationId xmlns:a16="http://schemas.microsoft.com/office/drawing/2014/main" id="{773092EC-B746-8177-4E95-7596916EFD4D}"/>
                            </a:ext>
                          </a:extLst>
                        </wps:cNvPr>
                        <wps:cNvCnPr>
                          <a:cxnSpLocks/>
                          <a:stCxn id="2064125539" idx="2"/>
                        </wps:cNvCnPr>
                        <wps:spPr>
                          <a:xfrm flipH="1">
                            <a:off x="2758818" y="1543197"/>
                            <a:ext cx="1" cy="18477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12083502" name="Straight Arrow Connector 1112083502">
                          <a:extLst>
                            <a:ext uri="{FF2B5EF4-FFF2-40B4-BE49-F238E27FC236}">
                              <a16:creationId xmlns:a16="http://schemas.microsoft.com/office/drawing/2014/main" id="{5DFE3259-EEB9-015E-6FA0-3FAF89BC2DA1}"/>
                            </a:ext>
                          </a:extLst>
                        </wps:cNvPr>
                        <wps:cNvCnPr>
                          <a:cxnSpLocks/>
                          <a:stCxn id="1130958664" idx="2"/>
                          <a:endCxn id="997766973" idx="0"/>
                        </wps:cNvCnPr>
                        <wps:spPr>
                          <a:xfrm>
                            <a:off x="2758817" y="3586292"/>
                            <a:ext cx="0" cy="5969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30958664" name="Rectangle: Rounded Corners 1130958664">
                          <a:extLst>
                            <a:ext uri="{FF2B5EF4-FFF2-40B4-BE49-F238E27FC236}">
                              <a16:creationId xmlns:a16="http://schemas.microsoft.com/office/drawing/2014/main" id="{8711413D-E1B6-639D-8C1C-E2D1A329C8BE}"/>
                            </a:ext>
                          </a:extLst>
                        </wps:cNvPr>
                        <wps:cNvSpPr/>
                        <wps:spPr>
                          <a:xfrm>
                            <a:off x="1359515" y="3277789"/>
                            <a:ext cx="2798603" cy="308503"/>
                          </a:xfrm>
                          <a:prstGeom prst="roundRect">
                            <a:avLst/>
                          </a:prstGeom>
                          <a:solidFill>
                            <a:srgbClr val="828FBB"/>
                          </a:solidFill>
                        </wps:spPr>
                        <wps:style>
                          <a:lnRef idx="2">
                            <a:schemeClr val="accent1">
                              <a:shade val="15000"/>
                            </a:schemeClr>
                          </a:lnRef>
                          <a:fillRef idx="1">
                            <a:schemeClr val="accent1"/>
                          </a:fillRef>
                          <a:effectRef idx="0">
                            <a:schemeClr val="accent1"/>
                          </a:effectRef>
                          <a:fontRef idx="minor">
                            <a:schemeClr val="lt1"/>
                          </a:fontRef>
                        </wps:style>
                        <wps:txbx>
                          <w:txbxContent>
                            <w:p w14:paraId="4C961A14" w14:textId="77777777" w:rsidR="001C46CE" w:rsidRDefault="001C46CE" w:rsidP="001C46CE">
                              <w:pPr>
                                <w:jc w:val="center"/>
                                <w:rPr>
                                  <w:rFonts w:ascii="Söhne" w:hAnsi="Söhne" w:cstheme="minorBidi"/>
                                  <w:color w:val="000000" w:themeColor="text1"/>
                                  <w:kern w:val="24"/>
                                  <w:sz w:val="16"/>
                                  <w:szCs w:val="16"/>
                                </w:rPr>
                              </w:pPr>
                              <w:r>
                                <w:rPr>
                                  <w:rFonts w:ascii="Söhne" w:hAnsi="Söhne" w:cstheme="minorBidi"/>
                                  <w:color w:val="000000" w:themeColor="text1"/>
                                  <w:kern w:val="24"/>
                                  <w:sz w:val="16"/>
                                  <w:szCs w:val="16"/>
                                </w:rPr>
                                <w:t>filtering US data, handling missing values, and encoding variables.</w:t>
                              </w:r>
                            </w:p>
                          </w:txbxContent>
                        </wps:txbx>
                        <wps:bodyPr rtlCol="0" anchor="ctr"/>
                      </wps:wsp>
                      <wps:wsp>
                        <wps:cNvPr id="997766973" name="Rectangle: Rounded Corners 997766973">
                          <a:extLst>
                            <a:ext uri="{FF2B5EF4-FFF2-40B4-BE49-F238E27FC236}">
                              <a16:creationId xmlns:a16="http://schemas.microsoft.com/office/drawing/2014/main" id="{F74FB2D8-0DCB-5E1C-489C-3367410219C4}"/>
                            </a:ext>
                          </a:extLst>
                        </wps:cNvPr>
                        <wps:cNvSpPr/>
                        <wps:spPr>
                          <a:xfrm>
                            <a:off x="930017" y="4183192"/>
                            <a:ext cx="3657600" cy="490989"/>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5FD9AFD" w14:textId="77777777" w:rsidR="001C46CE" w:rsidRDefault="001C46CE" w:rsidP="001C46CE">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The train-test split is performed with stratification to ensure the distribution of the target variable is preserved in both train and test sets</w:t>
                              </w:r>
                              <w:r>
                                <w:rPr>
                                  <w:rFonts w:ascii="Söhne" w:hAnsi="Söhne" w:cstheme="minorBidi"/>
                                  <w:color w:val="D1D5DB"/>
                                  <w:kern w:val="24"/>
                                  <w:sz w:val="18"/>
                                  <w:szCs w:val="18"/>
                                </w:rPr>
                                <w:t>.</w:t>
                              </w:r>
                            </w:p>
                          </w:txbxContent>
                        </wps:txbx>
                        <wps:bodyPr rtlCol="0" anchor="ctr"/>
                      </wps:wsp>
                      <wps:wsp>
                        <wps:cNvPr id="1403710270" name="Rectangle: Rounded Corners 1403710270">
                          <a:extLst>
                            <a:ext uri="{FF2B5EF4-FFF2-40B4-BE49-F238E27FC236}">
                              <a16:creationId xmlns:a16="http://schemas.microsoft.com/office/drawing/2014/main" id="{487A62B5-097D-564C-5BDC-73D2BF500D3D}"/>
                            </a:ext>
                          </a:extLst>
                        </wps:cNvPr>
                        <wps:cNvSpPr/>
                        <wps:spPr>
                          <a:xfrm>
                            <a:off x="930016" y="5408010"/>
                            <a:ext cx="3657600" cy="309346"/>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590EFA4"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Metrics and a logistic model are imported. Classification functions are defined and applied to multiple models.</w:t>
                              </w:r>
                            </w:p>
                          </w:txbxContent>
                        </wps:txbx>
                        <wps:bodyPr rtlCol="0" anchor="ctr"/>
                      </wps:wsp>
                      <wps:wsp>
                        <wps:cNvPr id="340036323" name="Straight Arrow Connector 340036323">
                          <a:extLst>
                            <a:ext uri="{FF2B5EF4-FFF2-40B4-BE49-F238E27FC236}">
                              <a16:creationId xmlns:a16="http://schemas.microsoft.com/office/drawing/2014/main" id="{C5054B57-5D5D-394A-C3E0-237B70FCA20E}"/>
                            </a:ext>
                          </a:extLst>
                        </wps:cNvPr>
                        <wps:cNvCnPr>
                          <a:cxnSpLocks/>
                          <a:stCxn id="997766973" idx="2"/>
                        </wps:cNvCnPr>
                        <wps:spPr>
                          <a:xfrm flipH="1">
                            <a:off x="2758758" y="4674102"/>
                            <a:ext cx="1" cy="65201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433332530" name="Group 433332530">
                          <a:extLst>
                            <a:ext uri="{FF2B5EF4-FFF2-40B4-BE49-F238E27FC236}">
                              <a16:creationId xmlns:a16="http://schemas.microsoft.com/office/drawing/2014/main" id="{61B54B72-9517-6AA1-6374-FD050018E51D}"/>
                            </a:ext>
                          </a:extLst>
                        </wpg:cNvPr>
                        <wpg:cNvGrpSpPr/>
                        <wpg:grpSpPr>
                          <a:xfrm>
                            <a:off x="373787" y="5879115"/>
                            <a:ext cx="4514045" cy="302249"/>
                            <a:chOff x="373787" y="5874394"/>
                            <a:chExt cx="4678932" cy="351740"/>
                          </a:xfrm>
                        </wpg:grpSpPr>
                        <wps:wsp>
                          <wps:cNvPr id="1845366728" name="Rectangle: Rounded Corners 1845366728">
                            <a:extLst>
                              <a:ext uri="{FF2B5EF4-FFF2-40B4-BE49-F238E27FC236}">
                                <a16:creationId xmlns:a16="http://schemas.microsoft.com/office/drawing/2014/main" id="{CF05E04E-3F30-FAC0-B592-D25E90B331CE}"/>
                              </a:ext>
                            </a:extLst>
                          </wps:cNvPr>
                          <wps:cNvSpPr/>
                          <wps:spPr>
                            <a:xfrm>
                              <a:off x="373787" y="5877002"/>
                              <a:ext cx="903989" cy="349132"/>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B1001EC" w14:textId="77777777" w:rsidR="001C46CE" w:rsidRDefault="001C46CE" w:rsidP="001C46CE">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wps:txbx>
                          <wps:bodyPr rtlCol="0" anchor="ctr"/>
                        </wps:wsp>
                        <wps:wsp>
                          <wps:cNvPr id="138756152" name="Rectangle: Rounded Corners 138756152">
                            <a:extLst>
                              <a:ext uri="{FF2B5EF4-FFF2-40B4-BE49-F238E27FC236}">
                                <a16:creationId xmlns:a16="http://schemas.microsoft.com/office/drawing/2014/main" id="{D47E1042-75C1-8455-17E2-D9816B6AE219}"/>
                              </a:ext>
                            </a:extLst>
                          </wps:cNvPr>
                          <wps:cNvSpPr/>
                          <wps:spPr>
                            <a:xfrm>
                              <a:off x="1660813" y="5874399"/>
                              <a:ext cx="903989" cy="349130"/>
                            </a:xfrm>
                            <a:prstGeom prst="roundRect">
                              <a:avLst/>
                            </a:prstGeom>
                            <a:solidFill>
                              <a:srgbClr val="70FACB"/>
                            </a:solidFill>
                          </wps:spPr>
                          <wps:style>
                            <a:lnRef idx="2">
                              <a:schemeClr val="accent1">
                                <a:shade val="15000"/>
                              </a:schemeClr>
                            </a:lnRef>
                            <a:fillRef idx="1">
                              <a:schemeClr val="accent1"/>
                            </a:fillRef>
                            <a:effectRef idx="0">
                              <a:schemeClr val="accent1"/>
                            </a:effectRef>
                            <a:fontRef idx="minor">
                              <a:schemeClr val="lt1"/>
                            </a:fontRef>
                          </wps:style>
                          <wps:txbx>
                            <w:txbxContent>
                              <w:p w14:paraId="7E7B727B" w14:textId="77777777" w:rsidR="001C46CE" w:rsidRDefault="001C46CE" w:rsidP="001C46CE">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 xml:space="preserve">Logistic Regression </w:t>
                                </w:r>
                              </w:p>
                            </w:txbxContent>
                          </wps:txbx>
                          <wps:bodyPr rtlCol="0" anchor="ctr"/>
                        </wps:wsp>
                        <wps:wsp>
                          <wps:cNvPr id="278307078" name="Rectangle: Rounded Corners 278307078">
                            <a:extLst>
                              <a:ext uri="{FF2B5EF4-FFF2-40B4-BE49-F238E27FC236}">
                                <a16:creationId xmlns:a16="http://schemas.microsoft.com/office/drawing/2014/main" id="{750101D8-2DEA-03ED-0A4C-DECCB0854209}"/>
                              </a:ext>
                            </a:extLst>
                          </wps:cNvPr>
                          <wps:cNvSpPr/>
                          <wps:spPr>
                            <a:xfrm>
                              <a:off x="2884044" y="5874394"/>
                              <a:ext cx="903989" cy="349129"/>
                            </a:xfrm>
                            <a:prstGeom prst="roundRect">
                              <a:avLst/>
                            </a:prstGeom>
                            <a:solidFill>
                              <a:srgbClr val="29C195"/>
                            </a:solidFill>
                          </wps:spPr>
                          <wps:style>
                            <a:lnRef idx="2">
                              <a:schemeClr val="accent1">
                                <a:shade val="15000"/>
                              </a:schemeClr>
                            </a:lnRef>
                            <a:fillRef idx="1">
                              <a:schemeClr val="accent1"/>
                            </a:fillRef>
                            <a:effectRef idx="0">
                              <a:schemeClr val="accent1"/>
                            </a:effectRef>
                            <a:fontRef idx="minor">
                              <a:schemeClr val="lt1"/>
                            </a:fontRef>
                          </wps:style>
                          <wps:txbx>
                            <w:txbxContent>
                              <w:p w14:paraId="220C96BB"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Decision Tree</w:t>
                                </w:r>
                              </w:p>
                            </w:txbxContent>
                          </wps:txbx>
                          <wps:bodyPr rtlCol="0" anchor="ctr"/>
                        </wps:wsp>
                        <wps:wsp>
                          <wps:cNvPr id="1844193957" name="Rectangle: Rounded Corners 1844193957">
                            <a:extLst>
                              <a:ext uri="{FF2B5EF4-FFF2-40B4-BE49-F238E27FC236}">
                                <a16:creationId xmlns:a16="http://schemas.microsoft.com/office/drawing/2014/main" id="{EBAB68DE-1825-6261-779C-BC047ED0D96F}"/>
                              </a:ext>
                            </a:extLst>
                          </wps:cNvPr>
                          <wps:cNvSpPr/>
                          <wps:spPr>
                            <a:xfrm>
                              <a:off x="4148730" y="5874400"/>
                              <a:ext cx="903989" cy="349130"/>
                            </a:xfrm>
                            <a:prstGeom prst="roundRect">
                              <a:avLst/>
                            </a:prstGeom>
                            <a:solidFill>
                              <a:srgbClr val="008A62"/>
                            </a:solidFill>
                          </wps:spPr>
                          <wps:style>
                            <a:lnRef idx="2">
                              <a:schemeClr val="accent1">
                                <a:shade val="15000"/>
                              </a:schemeClr>
                            </a:lnRef>
                            <a:fillRef idx="1">
                              <a:schemeClr val="accent1"/>
                            </a:fillRef>
                            <a:effectRef idx="0">
                              <a:schemeClr val="accent1"/>
                            </a:effectRef>
                            <a:fontRef idx="minor">
                              <a:schemeClr val="lt1"/>
                            </a:fontRef>
                          </wps:style>
                          <wps:txbx>
                            <w:txbxContent>
                              <w:p w14:paraId="781F84BB" w14:textId="77777777" w:rsidR="001C46CE" w:rsidRDefault="001C46CE" w:rsidP="001C46CE">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Random forest</w:t>
                                </w:r>
                              </w:p>
                            </w:txbxContent>
                          </wps:txbx>
                          <wps:bodyPr rtlCol="0" anchor="ctr"/>
                        </wps:wsp>
                      </wpg:grpSp>
                      <wps:wsp>
                        <wps:cNvPr id="1255987046" name="Straight Arrow Connector 1255987046">
                          <a:extLst>
                            <a:ext uri="{FF2B5EF4-FFF2-40B4-BE49-F238E27FC236}">
                              <a16:creationId xmlns:a16="http://schemas.microsoft.com/office/drawing/2014/main" id="{9FC96B56-6A61-8A8C-950A-536CDA4A64DC}"/>
                            </a:ext>
                          </a:extLst>
                        </wps:cNvPr>
                        <wps:cNvCnPr>
                          <a:cxnSpLocks/>
                        </wps:cNvCnPr>
                        <wps:spPr>
                          <a:xfrm>
                            <a:off x="2766189" y="6267536"/>
                            <a:ext cx="0" cy="3957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15869883" name="Rectangle: Rounded Corners 1115869883">
                          <a:extLst>
                            <a:ext uri="{FF2B5EF4-FFF2-40B4-BE49-F238E27FC236}">
                              <a16:creationId xmlns:a16="http://schemas.microsoft.com/office/drawing/2014/main" id="{4817B75A-70E7-068A-EEDD-A4DAB5265EC2}"/>
                            </a:ext>
                          </a:extLst>
                        </wps:cNvPr>
                        <wps:cNvSpPr/>
                        <wps:spPr>
                          <a:xfrm>
                            <a:off x="310455" y="5801052"/>
                            <a:ext cx="4732600" cy="46638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87597242" name="Rectangle: Rounded Corners 1187597242">
                          <a:extLst>
                            <a:ext uri="{FF2B5EF4-FFF2-40B4-BE49-F238E27FC236}">
                              <a16:creationId xmlns:a16="http://schemas.microsoft.com/office/drawing/2014/main" id="{31FCC1D1-9972-04F2-7EFC-944E79B970D1}"/>
                            </a:ext>
                          </a:extLst>
                        </wps:cNvPr>
                        <wps:cNvSpPr/>
                        <wps:spPr>
                          <a:xfrm>
                            <a:off x="831277" y="6868006"/>
                            <a:ext cx="3657600" cy="309346"/>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129C13A" w14:textId="77777777" w:rsidR="001C46CE" w:rsidRDefault="001C46CE" w:rsidP="001C46CE">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Models are evaluated using Classification Report, ROC-AUC, Class Prediction Error, Cohen Kappa Score, and F1 Score</w:t>
                              </w:r>
                            </w:p>
                          </w:txbxContent>
                        </wps:txbx>
                        <wps:bodyPr rtlCol="0" anchor="ctr"/>
                      </wps:wsp>
                      <wps:wsp>
                        <wps:cNvPr id="2127677023" name="Rectangle: Rounded Corners 2127677023">
                          <a:extLst>
                            <a:ext uri="{FF2B5EF4-FFF2-40B4-BE49-F238E27FC236}">
                              <a16:creationId xmlns:a16="http://schemas.microsoft.com/office/drawing/2014/main" id="{3FA8DD3C-6CCF-0166-79DA-C5AEB3A7D6BB}"/>
                            </a:ext>
                          </a:extLst>
                        </wps:cNvPr>
                        <wps:cNvSpPr/>
                        <wps:spPr>
                          <a:xfrm>
                            <a:off x="2130443" y="7896555"/>
                            <a:ext cx="1271491" cy="492447"/>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B2727FA" w14:textId="77777777" w:rsidR="001C46CE" w:rsidRDefault="001C46CE" w:rsidP="001C46CE">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wps:txbx>
                        <wps:bodyPr rtlCol="0" anchor="ctr"/>
                      </wps:wsp>
                      <wps:wsp>
                        <wps:cNvPr id="276310573" name="Straight Arrow Connector 276310573">
                          <a:extLst>
                            <a:ext uri="{FF2B5EF4-FFF2-40B4-BE49-F238E27FC236}">
                              <a16:creationId xmlns:a16="http://schemas.microsoft.com/office/drawing/2014/main" id="{A9AE8B6D-6131-F5A2-F384-4744082BFD8B}"/>
                            </a:ext>
                          </a:extLst>
                        </wps:cNvPr>
                        <wps:cNvCnPr>
                          <a:cxnSpLocks/>
                        </wps:cNvCnPr>
                        <wps:spPr>
                          <a:xfrm>
                            <a:off x="2758816" y="7390436"/>
                            <a:ext cx="0" cy="3957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AB05E4C" id="Group 1023" o:spid="_x0000_s1026" style="position:absolute;left:0;text-align:left;margin-left:0;margin-top:-.05pt;width:423.6pt;height:679.2pt;z-index:251659264" coordsize="53798,86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">
                <v:group id="Group 1353280773" o:spid="_x0000_s1027" style="position:absolute;width:53798;height:86259" coordsize="44477,104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">
                  <v:roundrect id="Rectangle: Rounded Corners 1393448998" o:spid="_x0000_s1028" style="position:absolute;width:43500;height:86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" filled="f" strokecolor="#7f7f7f [1612]" strokeweight=".5pt">
                    <v:stroke dashstyle="1 1"/>
                  </v:roundrect>
                  <v:roundrect id="Rectangle: Rounded Corners 415707222" o:spid="_x0000_s1029" style="position:absolute;left:40015;top:3374;width:6969;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" fillcolor="#365f91 [2404]" strokecolor="#1c1a10 [334]" strokeweight="2pt">
                    <v:textbox>
                      <w:txbxContent>
                        <w:p w14:paraId="38F09BCA"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Source</w:t>
                          </w:r>
                        </w:p>
                      </w:txbxContent>
                    </v:textbox>
                  </v:roundrect>
                  <v:roundrect id="Rectangle: Rounded Corners 1542038557" o:spid="_x0000_s1030" style="position:absolute;left:3773;top:2130;width:8922;height:36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" fillcolor="#f1f1e6" strokecolor="black [3213]" strokeweight="2pt">
                    <v:textbox>
                      <w:txbxContent>
                        <w:p w14:paraId="5D61AA7D"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CrunchBase</w:t>
                          </w:r>
                        </w:p>
                      </w:txbxContent>
                    </v:textbox>
                  </v:roundrect>
                  <v:roundrect id="Rectangle: Rounded Corners 750602578" o:spid="_x0000_s1031" style="position:absolute;left:18347;top:2130;width:8922;height:36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" fillcolor="#365f91 [2404]" strokecolor="#243f60 [1604]" strokeweight="2pt">
                    <v:textbox>
                      <w:txbxContent>
                        <w:p w14:paraId="6A5F128B" w14:textId="77777777" w:rsidR="001C46CE" w:rsidRDefault="001C46CE" w:rsidP="001C46CE">
                          <w:pPr>
                            <w:jc w:val="center"/>
                            <w:rPr>
                              <w:rFonts w:asciiTheme="minorHAnsi" w:hAnsi="Cambria" w:cstheme="minorBidi"/>
                              <w:color w:val="FFFFFF" w:themeColor="light1"/>
                              <w:kern w:val="24"/>
                              <w:sz w:val="18"/>
                              <w:szCs w:val="18"/>
                            </w:rPr>
                          </w:pPr>
                          <w:r>
                            <w:rPr>
                              <w:rFonts w:asciiTheme="minorHAnsi" w:hAnsi="Cambria" w:cstheme="minorBidi"/>
                              <w:color w:val="FFFFFF" w:themeColor="light1"/>
                              <w:kern w:val="24"/>
                              <w:sz w:val="18"/>
                              <w:szCs w:val="18"/>
                            </w:rPr>
                            <w:t>Kaggle</w:t>
                          </w:r>
                        </w:p>
                      </w:txbxContent>
                    </v:textbox>
                  </v:roundrect>
                  <v:shapetype id="_x0000_t32" coordsize="21600,21600" o:spt="32" o:oned="t" path="m,l21600,21600e" filled="f">
                    <v:path arrowok="t" fillok="f" o:connecttype="none"/>
                    <o:lock v:ext="edit" shapetype="t"/>
                  </v:shapetype>
                  <v:shape id="Straight Arrow Connector 1342712811" o:spid="_x0000_s1032" type="#_x0000_t32" style="position:absolute;left:12695;top:3972;width:565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" strokecolor="black [3200]" strokeweight="2pt">
                    <v:stroke endarrow="block"/>
                    <v:shadow on="t" color="black" opacity="24903f" origin=",.5" offset="0,.55556mm"/>
                  </v:shape>
                  <v:roundrect id="Rectangle: Rounded Corners 485727026" o:spid="_x0000_s1033" style="position:absolute;top:13050;width:43500;height:14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" filled="f" strokecolor="#7f7f7f [1612]" strokeweight=".5pt">
                    <v:stroke dashstyle="1 1"/>
                  </v:roundrect>
                  <v:roundrect id="Rectangle: Rounded Corners 322038763" o:spid="_x0000_s1034" style="position:absolute;left:37664;top:19185;width:11717;height:1909;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" fillcolor="#365f91 [2404]" strokecolor="#1c1a10 [334]" strokeweight="2pt">
                    <v:textbox>
                      <w:txbxContent>
                        <w:p w14:paraId="1DD61657"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Processing</w:t>
                          </w:r>
                        </w:p>
                      </w:txbxContent>
                    </v:textbox>
                  </v:roundrect>
                  <v:roundrect id="Rectangle: Rounded Corners 157170878" o:spid="_x0000_s1035" style="position:absolute;top:31246;width:43500;height:13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" filled="f" strokecolor="#7f7f7f [1612]" strokeweight=".5pt">
                    <v:stroke dashstyle="1 1"/>
                  </v:roundrect>
                  <v:roundrect id="Rectangle: Rounded Corners 2130632544" o:spid="_x0000_s1036" style="position:absolute;left:38207;top:37280;width:10585;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" fillcolor="#365f91 [2404]" strokecolor="#1c1a10 [334]" strokeweight="2pt">
                    <v:textbox>
                      <w:txbxContent>
                        <w:p w14:paraId="2E92BAD9"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EDA</w:t>
                          </w:r>
                        </w:p>
                      </w:txbxContent>
                    </v:textbox>
                  </v:roundrect>
                  <v:roundrect id="Rectangle: Rounded Corners 404683382" o:spid="_x0000_s1037" style="position:absolute;top:49547;width:43500;height:10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" filled="f" strokecolor="#7f7f7f [1612]" strokeweight=".5pt">
                    <v:stroke dashstyle="1 1"/>
                  </v:roundrect>
                  <v:roundrect id="Rectangle: Rounded Corners 1558743464" o:spid="_x0000_s1038" style="position:absolute;left:39004;top:53769;width:8947;height:1908;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" fillcolor="#365f91 [2404]" strokecolor="#1c1a10 [334]" strokeweight="2pt">
                    <v:textbox>
                      <w:txbxContent>
                        <w:p w14:paraId="60808F23"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Train Test Split</w:t>
                          </w:r>
                        </w:p>
                      </w:txbxContent>
                    </v:textbox>
                  </v:roundrect>
                  <v:roundrect id="Rectangle: Rounded Corners 2064125539" o:spid="_x0000_s1039" style="position:absolute;left:18347;top:13983;width:8922;height:47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" fillcolor="#f1f1e6" strokecolor="black [3213]" strokeweight="2pt">
                    <v:textbox>
                      <w:txbxContent>
                        <w:p w14:paraId="04516404"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66367 Rows</w:t>
                          </w:r>
                        </w:p>
                        <w:p w14:paraId="41769132"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4 Columns</w:t>
                          </w:r>
                        </w:p>
                      </w:txbxContent>
                    </v:textbox>
                  </v:roundrect>
                  <v:shape id="Straight Arrow Connector 1804540067" o:spid="_x0000_s1040" type="#_x0000_t32" style="position:absolute;left:22808;top:5814;width:0;height:81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" strokecolor="black [3200]" strokeweight="2pt">
                    <v:stroke endarrow="block"/>
                    <v:shadow on="t" color="black" opacity="24903f" origin=",.5" offset="0,.55556mm"/>
                    <o:lock v:ext="edit" shapetype="f"/>
                  </v:shape>
                  <v:roundrect id="Rectangle: Rounded Corners 1767839539" o:spid="_x0000_s1041" style="position:absolute;top:64384;width:43500;height:123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" filled="f" strokecolor="#7f7f7f [1612]" strokeweight=".5pt">
                    <v:stroke dashstyle="1 1"/>
                  </v:roundrect>
                  <v:roundrect id="Rectangle: Rounded Corners 1424880937" o:spid="_x0000_s1042" style="position:absolute;left:39193;top:70293;width:8614;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" fillcolor="#365f91 [2404]" strokecolor="#1c1a10 [334]" strokeweight="2pt">
                    <v:textbox>
                      <w:txbxContent>
                        <w:p w14:paraId="1297C0B4"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Training</w:t>
                          </w:r>
                        </w:p>
                      </w:txbxContent>
                    </v:textbox>
                  </v:roundrect>
                  <v:roundrect id="Rectangle: Rounded Corners 488604177" o:spid="_x0000_s1043" style="position:absolute;top:80680;width:43500;height:88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" filled="f" strokecolor="#7f7f7f [1612]" strokeweight=".5pt">
                    <v:stroke dashstyle="1 1"/>
                  </v:roundrect>
                  <v:roundrect id="Rectangle: Rounded Corners 2074872806" o:spid="_x0000_s1044" style="position:absolute;left:39937;top:84809;width:7125;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" fillcolor="#365f91 [2404]" strokecolor="#1c1a10 [334]" strokeweight="2pt">
                    <v:textbox>
                      <w:txbxContent>
                        <w:p w14:paraId="41BFA762"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Evaluation</w:t>
                          </w:r>
                        </w:p>
                      </w:txbxContent>
                    </v:textbox>
                  </v:roundrect>
                  <v:roundrect id="Rectangle: Rounded Corners 1647875657" o:spid="_x0000_s1045" style="position:absolute;top:93801;width:43500;height:106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" filled="f" strokecolor="#7f7f7f [1612]" strokeweight=".5pt">
                    <v:stroke dashstyle="1 1"/>
                  </v:roundrect>
                  <v:roundrect id="Rectangle: Rounded Corners 1965142961" o:spid="_x0000_s1046" style="position:absolute;left:39193;top:98850;width:8613;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" fillcolor="#365f91 [2404]" strokecolor="#1c1a10 [334]" strokeweight="2pt">
                    <v:textbox>
                      <w:txbxContent>
                        <w:p w14:paraId="4316CF41" w14:textId="77777777" w:rsidR="001C46CE" w:rsidRDefault="001C46CE" w:rsidP="001C46CE">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Final Model</w:t>
                          </w:r>
                        </w:p>
                      </w:txbxContent>
                    </v:textbox>
                  </v:roundrect>
                </v:group>
                <v:roundrect id="Rectangle: Rounded Corners 12763024" o:spid="_x0000_s1047" style="position:absolute;left:1532;top:27559;width:12706;height:4248;visibility:visible;mso-wrap-style:square;v-text-anchor:middle" arcsize="17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" fillcolor="#f1f1e6" strokecolor="black [3213]" strokeweight="2pt">
                  <v:textbox>
                    <w:txbxContent>
                      <w:p w14:paraId="425E8B77"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39 Countries</w:t>
                        </w:r>
                      </w:p>
                      <w:p w14:paraId="40193D35"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 xml:space="preserve">No of Funding rounds </w:t>
                        </w: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0723884" o:spid="_x0000_s1048" type="#_x0000_t75" style="position:absolute;left:15674;top:26770;width:7047;height:5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">
                  <v:imagedata r:id="rId16" o:title=""/>
                </v:shape>
                <v:shape id="Straight Arrow Connector 1261415563" o:spid="_x0000_s1049" type="#_x0000_t32" style="position:absolute;left:27588;top:21472;width:0;height:4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" strokecolor="black [3200]" strokeweight="2pt">
                  <v:stroke endarrow="block"/>
                  <v:shadow on="t" color="black" opacity="24903f" origin=",.5" offset="0,.55556mm"/>
                  <o:lock v:ext="edit" shapetype="f"/>
                </v:shape>
                <v:shape id="Picture 517458054" o:spid="_x0000_s1050" type="#_x0000_t75" style="position:absolute;left:24157;top:26945;width:9748;height:5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">
                  <v:imagedata r:id="rId17" o:title=""/>
                </v:shape>
                <v:shape id="Picture 497693671" o:spid="_x0000_s1051" type="#_x0000_t75" style="position:absolute;left:35341;top:26596;width:8000;height: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">
                  <v:imagedata r:id="rId18" o:title=""/>
                </v:shape>
                <v:roundrect id="Rectangle: Rounded Corners 129011072" o:spid="_x0000_s1052" style="position:absolute;left:9300;top:17248;width:36576;height:49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" fillcolor="#828fbb" strokecolor="black [3213]" strokeweight="2pt">
                  <v:textbox>
                    <w:txbxContent>
                      <w:p w14:paraId="7D9A90EB"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Unique market column creation, irrelevant columns dropped, funding deferrals and operational years calculated, and average funding per round assessed.</w:t>
                        </w:r>
                      </w:p>
                    </w:txbxContent>
                  </v:textbox>
                </v:roundrect>
                <v:shape id="Straight Arrow Connector 1998980222" o:spid="_x0000_s1053" type="#_x0000_t32" style="position:absolute;left:27588;top:15431;width:0;height:18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" strokecolor="black [3200]" strokeweight="2pt">
                  <v:stroke endarrow="block"/>
                  <v:shadow on="t" color="black" opacity="24903f" origin=",.5" offset="0,.55556mm"/>
                  <o:lock v:ext="edit" shapetype="f"/>
                </v:shape>
                <v:shape id="Straight Arrow Connector 1112083502" o:spid="_x0000_s1054" type="#_x0000_t32" style="position:absolute;left:27588;top:35862;width:0;height:5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" strokecolor="black [3200]" strokeweight="2pt">
                  <v:stroke endarrow="block"/>
                  <v:shadow on="t" color="black" opacity="24903f" origin=",.5" offset="0,.55556mm"/>
                  <o:lock v:ext="edit" shapetype="f"/>
                </v:shape>
                <v:roundrect id="Rectangle: Rounded Corners 1130958664" o:spid="_x0000_s1055" style="position:absolute;left:13595;top:32777;width:27986;height:30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" fillcolor="#828fbb" strokecolor="#0a121c [484]" strokeweight="2pt">
                  <v:textbox>
                    <w:txbxContent>
                      <w:p w14:paraId="4C961A14" w14:textId="77777777" w:rsidR="001C46CE" w:rsidRDefault="001C46CE" w:rsidP="001C46CE">
                        <w:pPr>
                          <w:jc w:val="center"/>
                          <w:rPr>
                            <w:rFonts w:ascii="Söhne" w:hAnsi="Söhne" w:cstheme="minorBidi"/>
                            <w:color w:val="000000" w:themeColor="text1"/>
                            <w:kern w:val="24"/>
                            <w:sz w:val="16"/>
                            <w:szCs w:val="16"/>
                          </w:rPr>
                        </w:pPr>
                        <w:r>
                          <w:rPr>
                            <w:rFonts w:ascii="Söhne" w:hAnsi="Söhne" w:cstheme="minorBidi"/>
                            <w:color w:val="000000" w:themeColor="text1"/>
                            <w:kern w:val="24"/>
                            <w:sz w:val="16"/>
                            <w:szCs w:val="16"/>
                          </w:rPr>
                          <w:t>filtering US data, handling missing values, and encoding variables.</w:t>
                        </w:r>
                      </w:p>
                    </w:txbxContent>
                  </v:textbox>
                </v:roundrect>
                <v:roundrect id="Rectangle: Rounded Corners 997766973" o:spid="_x0000_s1056" style="position:absolute;left:9300;top:41831;width:36576;height:49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" fillcolor="#828fbb" strokecolor="black [3213]" strokeweight="2pt">
                  <v:textbox>
                    <w:txbxContent>
                      <w:p w14:paraId="25FD9AFD" w14:textId="77777777" w:rsidR="001C46CE" w:rsidRDefault="001C46CE" w:rsidP="001C46CE">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The train-test split is performed with stratification to ensure the distribution of the target variable is preserved in both train and test sets</w:t>
                        </w:r>
                        <w:r>
                          <w:rPr>
                            <w:rFonts w:ascii="Söhne" w:hAnsi="Söhne" w:cstheme="minorBidi"/>
                            <w:color w:val="D1D5DB"/>
                            <w:kern w:val="24"/>
                            <w:sz w:val="18"/>
                            <w:szCs w:val="18"/>
                          </w:rPr>
                          <w:t>.</w:t>
                        </w:r>
                      </w:p>
                    </w:txbxContent>
                  </v:textbox>
                </v:roundrect>
                <v:roundrect id="Rectangle: Rounded Corners 1403710270" o:spid="_x0000_s1057" style="position:absolute;left:9300;top:54080;width:36576;height:3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" fillcolor="#828fbb" strokecolor="black [3213]" strokeweight="2pt">
                  <v:textbox>
                    <w:txbxContent>
                      <w:p w14:paraId="7590EFA4"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Metrics and a logistic model are imported. Classification functions are defined and applied to multiple models.</w:t>
                        </w:r>
                      </w:p>
                    </w:txbxContent>
                  </v:textbox>
                </v:roundrect>
                <v:shape id="Straight Arrow Connector 340036323" o:spid="_x0000_s1058" type="#_x0000_t32" style="position:absolute;left:27587;top:46741;width:0;height:65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" strokecolor="black [3200]" strokeweight="2pt">
                  <v:stroke endarrow="block"/>
                  <v:shadow on="t" color="black" opacity="24903f" origin=",.5" offset="0,.55556mm"/>
                  <o:lock v:ext="edit" shapetype="f"/>
                </v:shape>
                <v:group id="Group 433332530" o:spid="_x0000_s1059" style="position:absolute;left:3737;top:58791;width:45141;height:3022" coordorigin="3737,58743" coordsize="46789,3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">
                  <v:roundrect id="Rectangle: Rounded Corners 1845366728" o:spid="_x0000_s1060" style="position:absolute;left:3737;top:58770;width:9040;height:34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" fillcolor="#4f81bd [3204]" strokecolor="#0a121c [484]" strokeweight="2pt">
                    <v:textbox>
                      <w:txbxContent>
                        <w:p w14:paraId="2B1001EC" w14:textId="77777777" w:rsidR="001C46CE" w:rsidRDefault="001C46CE" w:rsidP="001C46CE">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v:textbox>
                  </v:roundrect>
                  <v:roundrect id="Rectangle: Rounded Corners 138756152" o:spid="_x0000_s1061" style="position:absolute;left:16608;top:58743;width:9040;height:34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" fillcolor="#70facb" strokecolor="#0a121c [484]" strokeweight="2pt">
                    <v:textbox>
                      <w:txbxContent>
                        <w:p w14:paraId="7E7B727B" w14:textId="77777777" w:rsidR="001C46CE" w:rsidRDefault="001C46CE" w:rsidP="001C46CE">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 xml:space="preserve">Logistic Regression </w:t>
                          </w:r>
                        </w:p>
                      </w:txbxContent>
                    </v:textbox>
                  </v:roundrect>
                  <v:roundrect id="Rectangle: Rounded Corners 278307078" o:spid="_x0000_s1062" style="position:absolute;left:28840;top:58743;width:9040;height:34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" fillcolor="#29c195" strokecolor="#0a121c [484]" strokeweight="2pt">
                    <v:textbox>
                      <w:txbxContent>
                        <w:p w14:paraId="220C96BB" w14:textId="77777777" w:rsidR="001C46CE" w:rsidRDefault="001C46CE" w:rsidP="001C46CE">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Decision Tree</w:t>
                          </w:r>
                        </w:p>
                      </w:txbxContent>
                    </v:textbox>
                  </v:roundrect>
                  <v:roundrect id="Rectangle: Rounded Corners 1844193957" o:spid="_x0000_s1063" style="position:absolute;left:41487;top:58744;width:9040;height:34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" fillcolor="#008a62" strokecolor="#0a121c [484]" strokeweight="2pt">
                    <v:textbox>
                      <w:txbxContent>
                        <w:p w14:paraId="781F84BB" w14:textId="77777777" w:rsidR="001C46CE" w:rsidRDefault="001C46CE" w:rsidP="001C46CE">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Random forest</w:t>
                          </w:r>
                        </w:p>
                      </w:txbxContent>
                    </v:textbox>
                  </v:roundrect>
                </v:group>
                <v:shape id="Straight Arrow Connector 1255987046" o:spid="_x0000_s1064" type="#_x0000_t32" style="position:absolute;left:27661;top:62675;width:0;height:3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" strokecolor="black [3200]" strokeweight="2pt">
                  <v:stroke endarrow="block"/>
                  <v:shadow on="t" color="black" opacity="24903f" origin=",.5" offset="0,.55556mm"/>
                  <o:lock v:ext="edit" shapetype="f"/>
                </v:shape>
                <v:roundrect id="Rectangle: Rounded Corners 1115869883" o:spid="_x0000_s1065" style="position:absolute;left:3104;top:58010;width:47326;height:46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" filled="f" strokecolor="#0a121c [484]" strokeweight="2pt"/>
                <v:roundrect id="Rectangle: Rounded Corners 1187597242" o:spid="_x0000_s1066" style="position:absolute;left:8312;top:68680;width:36576;height:3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" fillcolor="#828fbb" strokecolor="black [3213]" strokeweight="2pt">
                  <v:textbox>
                    <w:txbxContent>
                      <w:p w14:paraId="2129C13A" w14:textId="77777777" w:rsidR="001C46CE" w:rsidRDefault="001C46CE" w:rsidP="001C46CE">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Models are evaluated using Classification Report, ROC-AUC, Class Prediction Error, Cohen Kappa Score, and F1 Score</w:t>
                        </w:r>
                      </w:p>
                    </w:txbxContent>
                  </v:textbox>
                </v:roundrect>
                <v:roundrect id="Rectangle: Rounded Corners 2127677023" o:spid="_x0000_s1067" style="position:absolute;left:21304;top:78965;width:12715;height:4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" fillcolor="#4f81bd [3204]" strokecolor="#0a121c [484]" strokeweight="2pt">
                  <v:textbox>
                    <w:txbxContent>
                      <w:p w14:paraId="7B2727FA" w14:textId="77777777" w:rsidR="001C46CE" w:rsidRDefault="001C46CE" w:rsidP="001C46CE">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v:textbox>
                </v:roundrect>
                <v:shape id="Straight Arrow Connector 276310573" o:spid="_x0000_s1068" type="#_x0000_t32" style="position:absolute;left:27588;top:73904;width:0;height:3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" strokecolor="black [3200]" strokeweight="2pt">
                  <v:stroke endarrow="block"/>
                  <v:shadow on="t" color="black" opacity="24903f" origin=",.5" offset="0,.55556mm"/>
                  <o:lock v:ext="edit" shapetype="f"/>
                </v:shape>
              </v:group>
            </w:pict>
          </mc:Fallback>
        </mc:AlternateContent>
      </w:r>
    </w:p>
    <w:p w14:paraId="07F92EA7" w14:textId="77777777" w:rsidR="002A723F" w:rsidRPr="00694EF9" w:rsidRDefault="002A723F" w:rsidP="002A723F">
      <w:pPr>
        <w:jc w:val="both"/>
      </w:pPr>
    </w:p>
    <w:p w14:paraId="36DA9640" w14:textId="77777777" w:rsidR="001C46CE" w:rsidRDefault="001C46CE" w:rsidP="002A723F">
      <w:pPr>
        <w:jc w:val="both"/>
        <w:rPr>
          <w:b/>
          <w:bCs/>
        </w:rPr>
      </w:pPr>
    </w:p>
    <w:p w14:paraId="21588E2E" w14:textId="77777777" w:rsidR="001C46CE" w:rsidRDefault="001C46CE" w:rsidP="002A723F">
      <w:pPr>
        <w:jc w:val="both"/>
        <w:rPr>
          <w:b/>
          <w:bCs/>
        </w:rPr>
      </w:pPr>
    </w:p>
    <w:p w14:paraId="5C61AAA0" w14:textId="77777777" w:rsidR="001C46CE" w:rsidRDefault="001C46CE" w:rsidP="002A723F">
      <w:pPr>
        <w:jc w:val="both"/>
        <w:rPr>
          <w:b/>
          <w:bCs/>
        </w:rPr>
      </w:pPr>
    </w:p>
    <w:p w14:paraId="67D5B93F" w14:textId="77777777" w:rsidR="001C46CE" w:rsidRDefault="001C46CE" w:rsidP="002A723F">
      <w:pPr>
        <w:jc w:val="both"/>
        <w:rPr>
          <w:b/>
          <w:bCs/>
        </w:rPr>
      </w:pPr>
    </w:p>
    <w:p w14:paraId="1AA63CF7" w14:textId="77777777" w:rsidR="001C46CE" w:rsidRDefault="001C46CE" w:rsidP="002A723F">
      <w:pPr>
        <w:jc w:val="both"/>
        <w:rPr>
          <w:b/>
          <w:bCs/>
        </w:rPr>
      </w:pPr>
    </w:p>
    <w:p w14:paraId="4BDF6EBB" w14:textId="77777777" w:rsidR="001C46CE" w:rsidRDefault="001C46CE" w:rsidP="002A723F">
      <w:pPr>
        <w:jc w:val="both"/>
        <w:rPr>
          <w:b/>
          <w:bCs/>
        </w:rPr>
      </w:pPr>
    </w:p>
    <w:p w14:paraId="2361D75D" w14:textId="77777777" w:rsidR="001C46CE" w:rsidRDefault="001C46CE" w:rsidP="002A723F">
      <w:pPr>
        <w:jc w:val="both"/>
        <w:rPr>
          <w:b/>
          <w:bCs/>
        </w:rPr>
      </w:pPr>
    </w:p>
    <w:p w14:paraId="545AA3D2" w14:textId="77777777" w:rsidR="001C46CE" w:rsidRDefault="001C46CE" w:rsidP="002A723F">
      <w:pPr>
        <w:jc w:val="both"/>
        <w:rPr>
          <w:b/>
          <w:bCs/>
        </w:rPr>
      </w:pPr>
    </w:p>
    <w:p w14:paraId="53ACE812" w14:textId="77777777" w:rsidR="001C46CE" w:rsidRDefault="001C46CE" w:rsidP="002A723F">
      <w:pPr>
        <w:jc w:val="both"/>
        <w:rPr>
          <w:b/>
          <w:bCs/>
        </w:rPr>
      </w:pPr>
    </w:p>
    <w:p w14:paraId="301AA458" w14:textId="77777777" w:rsidR="001C46CE" w:rsidRDefault="001C46CE" w:rsidP="002A723F">
      <w:pPr>
        <w:jc w:val="both"/>
        <w:rPr>
          <w:b/>
          <w:bCs/>
        </w:rPr>
      </w:pPr>
    </w:p>
    <w:p w14:paraId="1A1600FB" w14:textId="77777777" w:rsidR="001C46CE" w:rsidRDefault="001C46CE" w:rsidP="002A723F">
      <w:pPr>
        <w:jc w:val="both"/>
        <w:rPr>
          <w:b/>
          <w:bCs/>
        </w:rPr>
      </w:pPr>
    </w:p>
    <w:p w14:paraId="3061D4BC" w14:textId="77777777" w:rsidR="001C46CE" w:rsidRDefault="001C46CE" w:rsidP="002A723F">
      <w:pPr>
        <w:jc w:val="both"/>
        <w:rPr>
          <w:b/>
          <w:bCs/>
        </w:rPr>
      </w:pPr>
    </w:p>
    <w:p w14:paraId="72F42997" w14:textId="77777777" w:rsidR="001C46CE" w:rsidRDefault="001C46CE" w:rsidP="002A723F">
      <w:pPr>
        <w:jc w:val="both"/>
        <w:rPr>
          <w:b/>
          <w:bCs/>
        </w:rPr>
      </w:pPr>
    </w:p>
    <w:p w14:paraId="5A0E1425" w14:textId="77777777" w:rsidR="001C46CE" w:rsidRDefault="001C46CE" w:rsidP="002A723F">
      <w:pPr>
        <w:jc w:val="both"/>
        <w:rPr>
          <w:b/>
          <w:bCs/>
        </w:rPr>
      </w:pPr>
    </w:p>
    <w:p w14:paraId="34E03AF0" w14:textId="77777777" w:rsidR="001C46CE" w:rsidRDefault="001C46CE" w:rsidP="002A723F">
      <w:pPr>
        <w:jc w:val="both"/>
        <w:rPr>
          <w:b/>
          <w:bCs/>
        </w:rPr>
      </w:pPr>
    </w:p>
    <w:p w14:paraId="0CE3956C" w14:textId="77777777" w:rsidR="001C46CE" w:rsidRDefault="001C46CE" w:rsidP="002A723F">
      <w:pPr>
        <w:jc w:val="both"/>
        <w:rPr>
          <w:b/>
          <w:bCs/>
        </w:rPr>
      </w:pPr>
    </w:p>
    <w:p w14:paraId="0B5F2040" w14:textId="77777777" w:rsidR="001C46CE" w:rsidRDefault="001C46CE" w:rsidP="002A723F">
      <w:pPr>
        <w:jc w:val="both"/>
        <w:rPr>
          <w:b/>
          <w:bCs/>
        </w:rPr>
      </w:pPr>
    </w:p>
    <w:p w14:paraId="4C5F32C8" w14:textId="77777777" w:rsidR="001C46CE" w:rsidRDefault="001C46CE" w:rsidP="002A723F">
      <w:pPr>
        <w:jc w:val="both"/>
        <w:rPr>
          <w:b/>
          <w:bCs/>
        </w:rPr>
      </w:pPr>
    </w:p>
    <w:p w14:paraId="61A7C420" w14:textId="77777777" w:rsidR="001C46CE" w:rsidRDefault="001C46CE" w:rsidP="002A723F">
      <w:pPr>
        <w:jc w:val="both"/>
        <w:rPr>
          <w:b/>
          <w:bCs/>
        </w:rPr>
      </w:pPr>
    </w:p>
    <w:p w14:paraId="56DC5496" w14:textId="77777777" w:rsidR="001C46CE" w:rsidRDefault="001C46CE" w:rsidP="002A723F">
      <w:pPr>
        <w:jc w:val="both"/>
        <w:rPr>
          <w:b/>
          <w:bCs/>
        </w:rPr>
      </w:pPr>
    </w:p>
    <w:p w14:paraId="4057704F" w14:textId="77777777" w:rsidR="001C46CE" w:rsidRDefault="001C46CE" w:rsidP="002A723F">
      <w:pPr>
        <w:jc w:val="both"/>
        <w:rPr>
          <w:b/>
          <w:bCs/>
        </w:rPr>
      </w:pPr>
    </w:p>
    <w:p w14:paraId="3CC1C023" w14:textId="77777777" w:rsidR="001C46CE" w:rsidRDefault="001C46CE" w:rsidP="002A723F">
      <w:pPr>
        <w:jc w:val="both"/>
        <w:rPr>
          <w:b/>
          <w:bCs/>
        </w:rPr>
      </w:pPr>
    </w:p>
    <w:p w14:paraId="1E3E9B9B" w14:textId="77777777" w:rsidR="001C46CE" w:rsidRDefault="001C46CE" w:rsidP="002A723F">
      <w:pPr>
        <w:jc w:val="both"/>
        <w:rPr>
          <w:b/>
          <w:bCs/>
        </w:rPr>
      </w:pPr>
    </w:p>
    <w:p w14:paraId="6C5B15E4" w14:textId="77777777" w:rsidR="001C46CE" w:rsidRDefault="001C46CE" w:rsidP="002A723F">
      <w:pPr>
        <w:jc w:val="both"/>
        <w:rPr>
          <w:b/>
          <w:bCs/>
        </w:rPr>
      </w:pPr>
    </w:p>
    <w:p w14:paraId="7738706E" w14:textId="77777777" w:rsidR="001C46CE" w:rsidRDefault="001C46CE" w:rsidP="002A723F">
      <w:pPr>
        <w:jc w:val="both"/>
        <w:rPr>
          <w:b/>
          <w:bCs/>
        </w:rPr>
      </w:pPr>
    </w:p>
    <w:p w14:paraId="270988DB" w14:textId="77777777" w:rsidR="001C46CE" w:rsidRDefault="001C46CE" w:rsidP="002A723F">
      <w:pPr>
        <w:jc w:val="both"/>
        <w:rPr>
          <w:b/>
          <w:bCs/>
        </w:rPr>
      </w:pPr>
    </w:p>
    <w:p w14:paraId="697D6749" w14:textId="77777777" w:rsidR="001C46CE" w:rsidRDefault="001C46CE" w:rsidP="002A723F">
      <w:pPr>
        <w:jc w:val="both"/>
        <w:rPr>
          <w:b/>
          <w:bCs/>
        </w:rPr>
      </w:pPr>
    </w:p>
    <w:p w14:paraId="1ED29809" w14:textId="33D4102D" w:rsidR="002A723F" w:rsidRDefault="00016C62" w:rsidP="002A723F">
      <w:pPr>
        <w:jc w:val="both"/>
      </w:pPr>
      <w:r w:rsidRPr="00694EF9">
        <w:rPr>
          <w:b/>
          <w:bCs/>
        </w:rPr>
        <w:t xml:space="preserve">7.4.4 </w:t>
      </w:r>
      <w:r w:rsidR="002A723F" w:rsidRPr="00694EF9">
        <w:rPr>
          <w:b/>
          <w:bCs/>
        </w:rPr>
        <w:t>Data Splitting</w:t>
      </w:r>
      <w:r w:rsidR="002A723F" w:rsidRPr="00694EF9">
        <w:t xml:space="preserve"> </w:t>
      </w:r>
    </w:p>
    <w:p w14:paraId="68C2C7E9" w14:textId="77777777" w:rsidR="003438BC" w:rsidRPr="00694EF9" w:rsidRDefault="003438BC" w:rsidP="002A723F">
      <w:pPr>
        <w:jc w:val="both"/>
      </w:pPr>
    </w:p>
    <w:p w14:paraId="101F572E" w14:textId="1DA3A918" w:rsidR="002A723F" w:rsidRPr="00694EF9" w:rsidRDefault="00016C62" w:rsidP="002A723F">
      <w:pPr>
        <w:jc w:val="both"/>
      </w:pPr>
      <w:r w:rsidRPr="00694EF9">
        <w:rPr>
          <w:b/>
          <w:bCs/>
        </w:rPr>
        <w:t xml:space="preserve">7.4.5 </w:t>
      </w:r>
      <w:r w:rsidR="002A723F" w:rsidRPr="00694EF9">
        <w:rPr>
          <w:b/>
          <w:bCs/>
        </w:rPr>
        <w:t>Feature Engineering</w:t>
      </w:r>
      <w:r w:rsidR="002A723F" w:rsidRPr="00694EF9">
        <w:t xml:space="preserve"> </w:t>
      </w:r>
    </w:p>
    <w:p w14:paraId="1D60453F" w14:textId="77777777" w:rsidR="002A723F" w:rsidRPr="00694EF9" w:rsidRDefault="002A723F" w:rsidP="002A723F">
      <w:pPr>
        <w:jc w:val="both"/>
      </w:pPr>
    </w:p>
    <w:p w14:paraId="022E0648" w14:textId="2A9AC820" w:rsidR="00952DC7" w:rsidRPr="00694EF9" w:rsidRDefault="00016C62" w:rsidP="002A723F">
      <w:pPr>
        <w:jc w:val="both"/>
      </w:pPr>
      <w:r w:rsidRPr="00694EF9">
        <w:rPr>
          <w:b/>
          <w:bCs/>
        </w:rPr>
        <w:t xml:space="preserve">7.4.6 </w:t>
      </w:r>
      <w:r w:rsidR="002A723F" w:rsidRPr="00694EF9">
        <w:rPr>
          <w:b/>
          <w:bCs/>
        </w:rPr>
        <w:t>Data preparation for deep learning models</w:t>
      </w:r>
      <w:r w:rsidR="002A723F" w:rsidRPr="00694EF9">
        <w:t xml:space="preserve"> </w:t>
      </w:r>
    </w:p>
    <w:p w14:paraId="19285EE6" w14:textId="77777777" w:rsidR="00952DC7" w:rsidRPr="00694EF9" w:rsidRDefault="00952DC7" w:rsidP="002A723F">
      <w:pPr>
        <w:jc w:val="both"/>
      </w:pPr>
    </w:p>
    <w:p w14:paraId="1804189F" w14:textId="0EFC3544" w:rsidR="00D53E34" w:rsidRPr="005B60A2" w:rsidRDefault="005B60A2" w:rsidP="002A723F">
      <w:pPr>
        <w:jc w:val="both"/>
        <w:rPr>
          <w:b/>
          <w:bCs/>
        </w:rPr>
      </w:pPr>
      <w:r w:rsidRPr="005B60A2">
        <w:rPr>
          <w:b/>
          <w:bCs/>
        </w:rPr>
        <w:t xml:space="preserve">7.5 </w:t>
      </w:r>
      <w:r w:rsidR="00D53E34" w:rsidRPr="005B60A2">
        <w:rPr>
          <w:b/>
          <w:bCs/>
        </w:rPr>
        <w:t xml:space="preserve">Model </w:t>
      </w:r>
      <w:r w:rsidRPr="005B60A2">
        <w:rPr>
          <w:b/>
          <w:bCs/>
        </w:rPr>
        <w:t>explanation</w:t>
      </w:r>
      <w:r w:rsidR="00CE0F6A" w:rsidRPr="005B60A2">
        <w:rPr>
          <w:b/>
          <w:bCs/>
        </w:rPr>
        <w:t xml:space="preserve"> </w:t>
      </w:r>
    </w:p>
    <w:p w14:paraId="4A6CD295" w14:textId="77777777" w:rsidR="00931442" w:rsidRPr="00694EF9" w:rsidRDefault="00931442" w:rsidP="00931442">
      <w:pPr>
        <w:jc w:val="both"/>
      </w:pPr>
    </w:p>
    <w:p w14:paraId="23D74B91" w14:textId="338EEC18" w:rsidR="007D448E" w:rsidRPr="00694EF9" w:rsidRDefault="00E46B7B" w:rsidP="00C14104">
      <w:pPr>
        <w:pStyle w:val="Heading1"/>
        <w:numPr>
          <w:ilvl w:val="0"/>
          <w:numId w:val="0"/>
        </w:numPr>
        <w:spacing w:line="240" w:lineRule="auto"/>
        <w:jc w:val="both"/>
        <w:rPr>
          <w:rFonts w:eastAsia="Times New Roman" w:cs="Times New Roman"/>
          <w:b w:val="0"/>
          <w:bCs/>
          <w:szCs w:val="24"/>
        </w:rPr>
      </w:pPr>
      <w:bookmarkStart w:id="11" w:name="_Toc132543196"/>
      <w:r w:rsidRPr="00694EF9">
        <w:rPr>
          <w:rFonts w:eastAsia="Times New Roman" w:cs="Times New Roman"/>
          <w:bCs/>
          <w:szCs w:val="24"/>
        </w:rPr>
        <w:t xml:space="preserve">8. </w:t>
      </w:r>
      <w:r w:rsidR="00A34824" w:rsidRPr="00694EF9">
        <w:rPr>
          <w:rFonts w:eastAsia="Times New Roman" w:cs="Times New Roman"/>
          <w:bCs/>
          <w:szCs w:val="24"/>
        </w:rPr>
        <w:t>Required Resources</w:t>
      </w:r>
      <w:bookmarkEnd w:id="11"/>
    </w:p>
    <w:p w14:paraId="0D0429D7" w14:textId="74A6F473" w:rsidR="00552DE7" w:rsidRPr="00694EF9" w:rsidRDefault="003438BC" w:rsidP="00DD5E1A">
      <w:pPr>
        <w:jc w:val="both"/>
      </w:pPr>
      <w:r w:rsidRPr="00694EF9">
        <w:t>Hardware and</w:t>
      </w:r>
      <w:r w:rsidR="00966088" w:rsidRPr="00694EF9">
        <w:t xml:space="preserve"> software requirements </w:t>
      </w:r>
      <w:r w:rsidR="007F2281" w:rsidRPr="00694EF9">
        <w:t>are as follow</w:t>
      </w:r>
      <w:r w:rsidR="00694EF9" w:rsidRPr="00694EF9">
        <w:t>:</w:t>
      </w:r>
    </w:p>
    <w:p w14:paraId="4A97197F" w14:textId="4E44B242" w:rsidR="006C3882" w:rsidRPr="00694EF9" w:rsidRDefault="00B40141" w:rsidP="00C14104">
      <w:pPr>
        <w:pStyle w:val="Heading2"/>
        <w:numPr>
          <w:ilvl w:val="0"/>
          <w:numId w:val="0"/>
        </w:numPr>
        <w:ind w:left="720" w:hanging="720"/>
        <w:rPr>
          <w:rFonts w:cs="Times New Roman"/>
          <w:b w:val="0"/>
          <w:bCs/>
          <w:szCs w:val="24"/>
        </w:rPr>
      </w:pPr>
      <w:bookmarkStart w:id="12" w:name="_Toc132543197"/>
      <w:r w:rsidRPr="00694EF9">
        <w:rPr>
          <w:rFonts w:cs="Times New Roman"/>
          <w:bCs/>
          <w:szCs w:val="24"/>
        </w:rPr>
        <w:t>Har</w:t>
      </w:r>
      <w:r w:rsidR="006C3882" w:rsidRPr="00694EF9">
        <w:rPr>
          <w:rFonts w:cs="Times New Roman"/>
          <w:bCs/>
          <w:szCs w:val="24"/>
        </w:rPr>
        <w:t>dware requirements:</w:t>
      </w:r>
      <w:bookmarkEnd w:id="12"/>
      <w:r w:rsidR="006C3882" w:rsidRPr="00694EF9">
        <w:rPr>
          <w:rFonts w:cs="Times New Roman"/>
          <w:bCs/>
          <w:szCs w:val="24"/>
        </w:rPr>
        <w:t xml:space="preserve"> </w:t>
      </w:r>
    </w:p>
    <w:p w14:paraId="2F806615" w14:textId="05C8E736" w:rsidR="006C3882" w:rsidRPr="00694EF9" w:rsidRDefault="006C3882" w:rsidP="00DC62A3">
      <w:pPr>
        <w:pStyle w:val="ThesisBody"/>
      </w:pPr>
      <w:r w:rsidRPr="00694EF9">
        <w:t>A computer with high processing power and a large storage capacity (at least 16GB of RAM, quad-core processor, and dedicated graphics card with at least 4GB of VRAM)500GB of storage space</w:t>
      </w:r>
    </w:p>
    <w:p w14:paraId="45174E8F" w14:textId="2A2D9BEB" w:rsidR="00A94429" w:rsidRPr="00694EF9" w:rsidRDefault="00A94429" w:rsidP="00DD5E1A">
      <w:pPr>
        <w:spacing w:line="240" w:lineRule="auto"/>
        <w:jc w:val="both"/>
      </w:pPr>
    </w:p>
    <w:p w14:paraId="28D5DC0C" w14:textId="3F53C179" w:rsidR="00A94429" w:rsidRPr="00694EF9" w:rsidRDefault="00A94429" w:rsidP="00C14104">
      <w:pPr>
        <w:pStyle w:val="Heading2"/>
        <w:numPr>
          <w:ilvl w:val="0"/>
          <w:numId w:val="0"/>
        </w:numPr>
        <w:ind w:left="720" w:hanging="720"/>
        <w:rPr>
          <w:rFonts w:cs="Times New Roman"/>
          <w:b w:val="0"/>
          <w:bCs/>
          <w:szCs w:val="24"/>
        </w:rPr>
      </w:pPr>
      <w:bookmarkStart w:id="13" w:name="_Toc132543198"/>
      <w:r w:rsidRPr="00694EF9">
        <w:rPr>
          <w:rFonts w:cs="Times New Roman"/>
          <w:bCs/>
          <w:szCs w:val="24"/>
        </w:rPr>
        <w:t>Software requirements:</w:t>
      </w:r>
      <w:bookmarkEnd w:id="13"/>
      <w:r w:rsidRPr="00694EF9">
        <w:rPr>
          <w:rFonts w:cs="Times New Roman"/>
          <w:bCs/>
          <w:szCs w:val="24"/>
        </w:rPr>
        <w:t xml:space="preserve"> </w:t>
      </w:r>
    </w:p>
    <w:p w14:paraId="2B06396D" w14:textId="77777777" w:rsidR="00A94429" w:rsidRPr="00694EF9" w:rsidRDefault="00A94429" w:rsidP="00DD5E1A">
      <w:pPr>
        <w:spacing w:line="240" w:lineRule="auto"/>
        <w:jc w:val="both"/>
      </w:pPr>
    </w:p>
    <w:p w14:paraId="4EC5CDBA" w14:textId="77777777" w:rsidR="00D7349C" w:rsidRDefault="00D7349C" w:rsidP="00D7349C">
      <w:pPr>
        <w:pStyle w:val="ThesisBody"/>
        <w:numPr>
          <w:ilvl w:val="0"/>
          <w:numId w:val="26"/>
        </w:numPr>
      </w:pPr>
      <w:r>
        <w:t>Utilize Python language (version 3.8+) for executing machine learning and data analytics.</w:t>
      </w:r>
    </w:p>
    <w:p w14:paraId="157236C2" w14:textId="77777777" w:rsidR="00D7349C" w:rsidRDefault="00D7349C" w:rsidP="00D7349C">
      <w:pPr>
        <w:pStyle w:val="ThesisBody"/>
        <w:numPr>
          <w:ilvl w:val="0"/>
          <w:numId w:val="26"/>
        </w:numPr>
      </w:pPr>
      <w:r>
        <w:t>Incorporate TensorFlow (version 2.4+), a public library focused on deep learning and machine learning activities.</w:t>
      </w:r>
    </w:p>
    <w:p w14:paraId="59AB7050" w14:textId="77777777" w:rsidR="00D7349C" w:rsidRDefault="00D7349C" w:rsidP="00D7349C">
      <w:pPr>
        <w:pStyle w:val="ThesisBody"/>
        <w:numPr>
          <w:ilvl w:val="0"/>
          <w:numId w:val="26"/>
        </w:numPr>
      </w:pPr>
      <w:r>
        <w:t>Adopt Scikit-learn (version 1.0.3+), a Python-based toolkit for machine learning tasks.</w:t>
      </w:r>
    </w:p>
    <w:p w14:paraId="2100A3FA" w14:textId="77777777" w:rsidR="00D7349C" w:rsidRDefault="00D7349C" w:rsidP="00D7349C">
      <w:pPr>
        <w:pStyle w:val="ThesisBody"/>
        <w:numPr>
          <w:ilvl w:val="0"/>
          <w:numId w:val="26"/>
        </w:numPr>
      </w:pPr>
      <w:r>
        <w:t xml:space="preserve">Implement </w:t>
      </w:r>
      <w:proofErr w:type="spellStart"/>
      <w:r>
        <w:t>Statsmodel</w:t>
      </w:r>
      <w:proofErr w:type="spellEnd"/>
      <w:r>
        <w:t xml:space="preserve"> (version 0.14.0+), a Python tool that enhances statistical calculations.</w:t>
      </w:r>
    </w:p>
    <w:p w14:paraId="309F6B6A" w14:textId="77777777" w:rsidR="00D7349C" w:rsidRDefault="00D7349C" w:rsidP="00D7349C">
      <w:pPr>
        <w:pStyle w:val="ThesisBody"/>
        <w:numPr>
          <w:ilvl w:val="0"/>
          <w:numId w:val="26"/>
        </w:numPr>
      </w:pPr>
      <w:r>
        <w:t>Employ Matplotlib (version 3.7.1+), a visualization tool within Python.</w:t>
      </w:r>
    </w:p>
    <w:p w14:paraId="6EE880D2" w14:textId="77777777" w:rsidR="00D7349C" w:rsidRDefault="00D7349C" w:rsidP="00D7349C">
      <w:pPr>
        <w:pStyle w:val="ThesisBody"/>
        <w:numPr>
          <w:ilvl w:val="0"/>
          <w:numId w:val="26"/>
        </w:numPr>
      </w:pPr>
      <w:r>
        <w:t>Integrate Seaborn (version 0.11.2+), a Python-centric data visualization toolkit.</w:t>
      </w:r>
    </w:p>
    <w:p w14:paraId="68A2E4C8" w14:textId="77777777" w:rsidR="00D7349C" w:rsidRDefault="00D7349C" w:rsidP="00D7349C">
      <w:pPr>
        <w:pStyle w:val="ThesisBody"/>
        <w:numPr>
          <w:ilvl w:val="0"/>
          <w:numId w:val="26"/>
        </w:numPr>
      </w:pPr>
      <w:r>
        <w:t>Use Pandas (version 2.0.2+), a Python tool designed for data processing.</w:t>
      </w:r>
    </w:p>
    <w:p w14:paraId="4C2FCD75" w14:textId="77777777" w:rsidR="00D7349C" w:rsidRDefault="00D7349C" w:rsidP="00D7349C">
      <w:pPr>
        <w:pStyle w:val="ThesisBody"/>
        <w:numPr>
          <w:ilvl w:val="0"/>
          <w:numId w:val="26"/>
        </w:numPr>
      </w:pPr>
      <w:r>
        <w:t>Incorporate Numpy (version 1.24.2+), a Python-based computational library.</w:t>
      </w:r>
    </w:p>
    <w:p w14:paraId="60E9E48F" w14:textId="77777777" w:rsidR="00D7349C" w:rsidRDefault="00D7349C" w:rsidP="00D7349C">
      <w:pPr>
        <w:pStyle w:val="ThesisBody"/>
        <w:numPr>
          <w:ilvl w:val="0"/>
          <w:numId w:val="26"/>
        </w:numPr>
      </w:pPr>
      <w:r>
        <w:t>Utilize Jupyter Notebook (version 6.1+), an interactive platform compatible with Python.</w:t>
      </w:r>
    </w:p>
    <w:p w14:paraId="67E42DA6" w14:textId="07F220BD" w:rsidR="00154E4E" w:rsidRDefault="00D7349C" w:rsidP="00D7349C">
      <w:pPr>
        <w:pStyle w:val="ThesisBody"/>
        <w:numPr>
          <w:ilvl w:val="0"/>
          <w:numId w:val="26"/>
        </w:numPr>
      </w:pPr>
      <w:r>
        <w:lastRenderedPageBreak/>
        <w:t>Maintain a system like Git (version 2.29+) to oversee and coordinate changes to both code and data over the course of the study.</w:t>
      </w:r>
    </w:p>
    <w:p w14:paraId="37B82521" w14:textId="77777777" w:rsidR="00154E4E" w:rsidRDefault="00154E4E" w:rsidP="00DC62A3">
      <w:pPr>
        <w:pStyle w:val="ThesisBody"/>
      </w:pPr>
      <w:r>
        <w:t xml:space="preserve">It's possible that additional software tools and libraries may be required, depending on the specific needs of the research and the complexity of the models being developed. Overall, the required resources for this research proposal will include data, software, hardware, and expertise, and will enable the research to identify the potential benefits and challenges of using machine learning techniques in startup success prediction. </w:t>
      </w:r>
    </w:p>
    <w:p w14:paraId="000000B1" w14:textId="4BC66169" w:rsidR="003C4F8A" w:rsidRPr="00694EF9" w:rsidRDefault="00A34824" w:rsidP="00DC62A3">
      <w:pPr>
        <w:pStyle w:val="ThesisBody"/>
      </w:pPr>
      <w:r w:rsidRPr="00694EF9">
        <w:t>.</w:t>
      </w:r>
    </w:p>
    <w:p w14:paraId="000000B7" w14:textId="49F6A48B" w:rsidR="003C4F8A" w:rsidRPr="00694EF9" w:rsidRDefault="00E46B7B" w:rsidP="00C14104">
      <w:pPr>
        <w:pStyle w:val="Heading1"/>
        <w:numPr>
          <w:ilvl w:val="0"/>
          <w:numId w:val="0"/>
        </w:numPr>
        <w:spacing w:line="240" w:lineRule="auto"/>
        <w:jc w:val="both"/>
        <w:rPr>
          <w:rFonts w:eastAsia="Times New Roman" w:cs="Times New Roman"/>
          <w:b w:val="0"/>
          <w:bCs/>
          <w:szCs w:val="24"/>
        </w:rPr>
      </w:pPr>
      <w:bookmarkStart w:id="14" w:name="_Toc132543199"/>
      <w:r w:rsidRPr="00694EF9">
        <w:rPr>
          <w:rFonts w:eastAsia="Times New Roman" w:cs="Times New Roman"/>
          <w:bCs/>
          <w:szCs w:val="24"/>
        </w:rPr>
        <w:t xml:space="preserve">9. </w:t>
      </w:r>
      <w:r w:rsidR="00A34824" w:rsidRPr="00694EF9">
        <w:rPr>
          <w:rFonts w:eastAsia="Times New Roman" w:cs="Times New Roman"/>
          <w:bCs/>
          <w:szCs w:val="24"/>
        </w:rPr>
        <w:t>Research Plan</w:t>
      </w:r>
      <w:bookmarkEnd w:id="14"/>
    </w:p>
    <w:p w14:paraId="5DA876C2" w14:textId="548D4D63" w:rsidR="00151FB8" w:rsidRPr="00694EF9" w:rsidRDefault="00D42752" w:rsidP="00DD5E1A">
      <w:pPr>
        <w:jc w:val="both"/>
      </w:pPr>
      <w:r w:rsidRPr="00D42752">
        <w:rPr>
          <w:noProof/>
        </w:rPr>
        <w:drawing>
          <wp:inline distT="0" distB="0" distL="0" distR="0" wp14:anchorId="5E3E7104" wp14:editId="57233388">
            <wp:extent cx="5943600" cy="2689860"/>
            <wp:effectExtent l="0" t="0" r="0" b="0"/>
            <wp:docPr id="1388531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89860"/>
                    </a:xfrm>
                    <a:prstGeom prst="rect">
                      <a:avLst/>
                    </a:prstGeom>
                    <a:noFill/>
                    <a:ln>
                      <a:noFill/>
                    </a:ln>
                  </pic:spPr>
                </pic:pic>
              </a:graphicData>
            </a:graphic>
          </wp:inline>
        </w:drawing>
      </w:r>
    </w:p>
    <w:p w14:paraId="000000C3" w14:textId="77777777" w:rsidR="003C4F8A" w:rsidRPr="00694EF9" w:rsidRDefault="003C4F8A" w:rsidP="00FA5614">
      <w:pPr>
        <w:spacing w:line="240" w:lineRule="auto"/>
        <w:rPr>
          <w:rFonts w:eastAsia="Times New Roman"/>
        </w:rPr>
      </w:pPr>
    </w:p>
    <w:p w14:paraId="000000C4" w14:textId="5371FBA5" w:rsidR="003C4F8A" w:rsidRPr="00694EF9" w:rsidRDefault="00A34824" w:rsidP="00C14104">
      <w:pPr>
        <w:pStyle w:val="Heading1"/>
        <w:numPr>
          <w:ilvl w:val="0"/>
          <w:numId w:val="0"/>
        </w:numPr>
        <w:spacing w:line="240" w:lineRule="auto"/>
        <w:jc w:val="left"/>
        <w:rPr>
          <w:rFonts w:cs="Times New Roman"/>
          <w:b w:val="0"/>
          <w:bCs/>
          <w:szCs w:val="24"/>
        </w:rPr>
      </w:pPr>
      <w:bookmarkStart w:id="15" w:name="_6tj80b674c8d" w:colFirst="0" w:colLast="0"/>
      <w:bookmarkStart w:id="16" w:name="_Toc132543200"/>
      <w:bookmarkEnd w:id="15"/>
      <w:r w:rsidRPr="00694EF9">
        <w:rPr>
          <w:rFonts w:eastAsia="Times New Roman" w:cs="Times New Roman"/>
          <w:bCs/>
          <w:szCs w:val="24"/>
        </w:rPr>
        <w:t>References</w:t>
      </w:r>
      <w:bookmarkEnd w:id="16"/>
      <w:r w:rsidRPr="00694EF9">
        <w:rPr>
          <w:rFonts w:cs="Times New Roman"/>
          <w:bCs/>
          <w:szCs w:val="24"/>
        </w:rPr>
        <w:t xml:space="preserve"> </w:t>
      </w:r>
    </w:p>
    <w:p w14:paraId="7FA70F5A" w14:textId="77777777" w:rsidR="00282ADA" w:rsidRPr="00282ADA" w:rsidRDefault="00282ADA" w:rsidP="00282ADA">
      <w:pPr>
        <w:pStyle w:val="Bibliography"/>
      </w:pPr>
      <w:r>
        <w:rPr>
          <w:rFonts w:ascii="Arial" w:hAnsi="Arial" w:cs="Arial"/>
          <w:noProof/>
          <w:sz w:val="22"/>
          <w:szCs w:val="22"/>
        </w:rPr>
        <w:fldChar w:fldCharType="begin"/>
      </w:r>
      <w:r>
        <w:rPr>
          <w:noProof/>
        </w:rPr>
        <w:instrText xml:space="preserve"> ADDIN ZOTERO_BIBL {"uncited":[],"omitted":[],"custom":[]} CSL_BIBLIOGRAPHY </w:instrText>
      </w:r>
      <w:r>
        <w:rPr>
          <w:rFonts w:ascii="Arial" w:hAnsi="Arial" w:cs="Arial"/>
          <w:noProof/>
          <w:sz w:val="22"/>
          <w:szCs w:val="22"/>
        </w:rPr>
        <w:fldChar w:fldCharType="separate"/>
      </w:r>
      <w:r w:rsidRPr="00282ADA">
        <w:t xml:space="preserve">Abhinand, G. and Poonam, B., (2022) An Efficient Stacking Ensemble Technique for Success Prediction of Indian Ventures. </w:t>
      </w:r>
      <w:r w:rsidRPr="00282ADA">
        <w:rPr>
          <w:i/>
          <w:iCs/>
        </w:rPr>
        <w:t>2022 International Conference on Data Science, Agents &amp; Artificial Intelligence (ICDSAAI)</w:t>
      </w:r>
      <w:r w:rsidRPr="00282ADA">
        <w:t>, 01, pp.1–6.</w:t>
      </w:r>
    </w:p>
    <w:p w14:paraId="4704DFB7" w14:textId="77777777" w:rsidR="00282ADA" w:rsidRPr="00282ADA" w:rsidRDefault="00282ADA" w:rsidP="00282ADA">
      <w:pPr>
        <w:pStyle w:val="Bibliography"/>
      </w:pPr>
      <w:r w:rsidRPr="00282ADA">
        <w:t xml:space="preserve">Arroyo, J., Corea, F., Jiménez-Díaz, G. and Recio-García, J.A., (2019) Assessment of Machine Learning Performance for Decision Support in Venture Capital Investments. </w:t>
      </w:r>
      <w:r w:rsidRPr="00282ADA">
        <w:rPr>
          <w:i/>
          <w:iCs/>
        </w:rPr>
        <w:t>IEEE Access</w:t>
      </w:r>
      <w:r w:rsidRPr="00282ADA">
        <w:t>, 7, pp.124233–124243.</w:t>
      </w:r>
    </w:p>
    <w:p w14:paraId="2107383D" w14:textId="77777777" w:rsidR="00282ADA" w:rsidRPr="00282ADA" w:rsidRDefault="00282ADA" w:rsidP="00282ADA">
      <w:pPr>
        <w:pStyle w:val="Bibliography"/>
      </w:pPr>
      <w:r w:rsidRPr="00282ADA">
        <w:t xml:space="preserve">Pasayat, A.K., Bhowmick, B. and Roy, R., (2020) Factors Responsible for the Success of a Start-up: A Meta-Analytic Approach. </w:t>
      </w:r>
      <w:r w:rsidRPr="00282ADA">
        <w:rPr>
          <w:i/>
          <w:iCs/>
        </w:rPr>
        <w:t>IEEE Transactions on Engineering Management</w:t>
      </w:r>
      <w:r w:rsidRPr="00282ADA">
        <w:t>, PP, pp.1–11.</w:t>
      </w:r>
    </w:p>
    <w:p w14:paraId="2D053DF3" w14:textId="77777777" w:rsidR="00282ADA" w:rsidRPr="00282ADA" w:rsidRDefault="00282ADA" w:rsidP="00282ADA">
      <w:pPr>
        <w:pStyle w:val="Bibliography"/>
      </w:pPr>
      <w:r w:rsidRPr="00282ADA">
        <w:t xml:space="preserve">Ross, G., Sciro, D., Das, S.R. and Raza, H., (2020) CapitalVX: A Machine Learning Model for Startup Selection and Exit Prediction. </w:t>
      </w:r>
      <w:r w:rsidRPr="00282ADA">
        <w:rPr>
          <w:i/>
          <w:iCs/>
        </w:rPr>
        <w:t>ERPN: Entrepreneurs (Finance) (Topic)</w:t>
      </w:r>
      <w:r w:rsidRPr="00282ADA">
        <w:t>, null, p.null.</w:t>
      </w:r>
    </w:p>
    <w:p w14:paraId="3D265930" w14:textId="77777777" w:rsidR="00282ADA" w:rsidRPr="00282ADA" w:rsidRDefault="00282ADA" w:rsidP="00282ADA">
      <w:pPr>
        <w:pStyle w:val="Bibliography"/>
      </w:pPr>
      <w:r w:rsidRPr="00282ADA">
        <w:lastRenderedPageBreak/>
        <w:t xml:space="preserve">Sadatrasoul, S., Ebadati, O. and Saedi, R., (2020) A Hybrid Business Success Versus Failure Classification Prediction Model: A Case of Iranian Accelerated Start-ups. </w:t>
      </w:r>
      <w:r w:rsidRPr="00282ADA">
        <w:rPr>
          <w:i/>
          <w:iCs/>
        </w:rPr>
        <w:t>Journal of AI and Data Mining</w:t>
      </w:r>
      <w:r w:rsidRPr="00282ADA">
        <w:t>, 8, pp.279–287.</w:t>
      </w:r>
    </w:p>
    <w:p w14:paraId="03384BFA" w14:textId="77777777" w:rsidR="00282ADA" w:rsidRPr="00282ADA" w:rsidRDefault="00282ADA" w:rsidP="00282ADA">
      <w:pPr>
        <w:pStyle w:val="Bibliography"/>
      </w:pPr>
      <w:r w:rsidRPr="00282ADA">
        <w:t xml:space="preserve">Srinivasan, A. and P, A., (2020) An Ensemble Deep Learning Approach to Explore the Impact of Enticement, Engagement and Experience in Reward Based Crowdfunding. </w:t>
      </w:r>
      <w:r w:rsidRPr="00282ADA">
        <w:rPr>
          <w:i/>
          <w:iCs/>
        </w:rPr>
        <w:t>ERPN: Entrepreneurs (Finance) (Topic)</w:t>
      </w:r>
      <w:r w:rsidRPr="00282ADA">
        <w:t>, null, p.null.</w:t>
      </w:r>
    </w:p>
    <w:p w14:paraId="21C75884" w14:textId="77777777" w:rsidR="00282ADA" w:rsidRPr="00282ADA" w:rsidRDefault="00282ADA" w:rsidP="00282ADA">
      <w:pPr>
        <w:pStyle w:val="Bibliography"/>
      </w:pPr>
      <w:r w:rsidRPr="00282ADA">
        <w:t xml:space="preserve">Thirupathi, A.N., Alhanai, T. and Ghassemi, M.M., (2021) A machine learning approach to detect early signs of startup success. In: </w:t>
      </w:r>
      <w:r w:rsidRPr="00282ADA">
        <w:rPr>
          <w:i/>
          <w:iCs/>
        </w:rPr>
        <w:t>Proceedings of the Second ACM International Conference on AI in Finance</w:t>
      </w:r>
      <w:r w:rsidRPr="00282ADA">
        <w:t>. [online] ICAIF’21: 2nd ACM International Conference on AI in Finance. Virtual Event: ACM, pp.1–8. Available at: https://dl.acm.org/doi/10.1145/3490354.3494374 [Accessed 9 Apr. 2023].</w:t>
      </w:r>
    </w:p>
    <w:p w14:paraId="779B7740" w14:textId="77777777" w:rsidR="00282ADA" w:rsidRPr="00282ADA" w:rsidRDefault="00282ADA" w:rsidP="00282ADA">
      <w:pPr>
        <w:pStyle w:val="Bibliography"/>
      </w:pPr>
      <w:r w:rsidRPr="00282ADA">
        <w:t xml:space="preserve">Zbikowski, K. and Antosiuk, P., (2021) A machine learning, bias-free approach for predicting business success using Crunchbase data. </w:t>
      </w:r>
      <w:r w:rsidRPr="00282ADA">
        <w:rPr>
          <w:i/>
          <w:iCs/>
        </w:rPr>
        <w:t>Inf. Process. Manag.</w:t>
      </w:r>
      <w:r w:rsidRPr="00282ADA">
        <w:t>, 58, p.102555.</w:t>
      </w:r>
    </w:p>
    <w:p w14:paraId="3E60D133" w14:textId="50B36386" w:rsidR="000E4136" w:rsidRPr="00694EF9" w:rsidRDefault="00282ADA" w:rsidP="000E4136">
      <w:pPr>
        <w:rPr>
          <w:noProof/>
        </w:rPr>
      </w:pPr>
      <w:r>
        <w:rPr>
          <w:noProof/>
        </w:rPr>
        <w:fldChar w:fldCharType="end"/>
      </w:r>
    </w:p>
    <w:p w14:paraId="23465FAE" w14:textId="77777777" w:rsidR="000E4136" w:rsidRPr="00694EF9" w:rsidRDefault="000E4136" w:rsidP="000E4136">
      <w:pPr>
        <w:rPr>
          <w:noProof/>
        </w:rPr>
      </w:pPr>
    </w:p>
    <w:p w14:paraId="57559713" w14:textId="77777777" w:rsidR="00756558" w:rsidRPr="00694EF9" w:rsidRDefault="00756558" w:rsidP="00AF24B7">
      <w:pPr>
        <w:rPr>
          <w:noProof/>
        </w:rPr>
      </w:pPr>
    </w:p>
    <w:p w14:paraId="000000E0" w14:textId="77777777" w:rsidR="003C4F8A" w:rsidRPr="00694EF9" w:rsidRDefault="003C4F8A" w:rsidP="00AF24B7">
      <w:pPr>
        <w:rPr>
          <w:noProof/>
        </w:rPr>
      </w:pPr>
    </w:p>
    <w:p w14:paraId="000000E1" w14:textId="77777777" w:rsidR="003C4F8A" w:rsidRPr="00694EF9" w:rsidRDefault="003C4F8A" w:rsidP="00AF24B7">
      <w:pPr>
        <w:rPr>
          <w:noProof/>
        </w:rPr>
      </w:pPr>
    </w:p>
    <w:p w14:paraId="532EE43E" w14:textId="77777777" w:rsidR="00F43E8B" w:rsidRPr="00F43E8B" w:rsidRDefault="00F43E8B" w:rsidP="008B31A6">
      <w:pPr>
        <w:pBdr>
          <w:bottom w:val="single" w:sz="6" w:space="1" w:color="auto"/>
        </w:pBdr>
        <w:spacing w:line="240" w:lineRule="auto"/>
        <w:rPr>
          <w:rFonts w:eastAsia="Times New Roman"/>
          <w:vanish/>
          <w:sz w:val="16"/>
          <w:szCs w:val="16"/>
        </w:rPr>
      </w:pPr>
      <w:r w:rsidRPr="00F43E8B">
        <w:rPr>
          <w:rFonts w:eastAsia="Times New Roman"/>
          <w:vanish/>
          <w:sz w:val="16"/>
          <w:szCs w:val="16"/>
        </w:rPr>
        <w:t>Top of Form</w:t>
      </w:r>
    </w:p>
    <w:p w14:paraId="4521021B" w14:textId="77777777" w:rsidR="00F43E8B" w:rsidRPr="00694EF9" w:rsidRDefault="00F43E8B" w:rsidP="00AF24B7">
      <w:pPr>
        <w:rPr>
          <w:noProof/>
        </w:rPr>
      </w:pPr>
    </w:p>
    <w:sectPr w:rsidR="00F43E8B" w:rsidRPr="00694EF9" w:rsidSect="00BA4F15">
      <w:footerReference w:type="default" r:id="rId20"/>
      <w:pgSz w:w="12240" w:h="15840"/>
      <w:pgMar w:top="1440" w:right="1440" w:bottom="1440" w:left="1440" w:header="144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6A1E1" w14:textId="77777777" w:rsidR="000A2402" w:rsidRDefault="000A2402" w:rsidP="00AF24B7">
      <w:pPr>
        <w:spacing w:line="240" w:lineRule="auto"/>
      </w:pPr>
      <w:r>
        <w:separator/>
      </w:r>
    </w:p>
  </w:endnote>
  <w:endnote w:type="continuationSeparator" w:id="0">
    <w:p w14:paraId="3F8EBE5C" w14:textId="77777777" w:rsidR="000A2402" w:rsidRDefault="000A2402" w:rsidP="00AF24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öhn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825976"/>
      <w:docPartObj>
        <w:docPartGallery w:val="Page Numbers (Bottom of Page)"/>
        <w:docPartUnique/>
      </w:docPartObj>
    </w:sdtPr>
    <w:sdtEndPr>
      <w:rPr>
        <w:noProof/>
      </w:rPr>
    </w:sdtEndPr>
    <w:sdtContent>
      <w:p w14:paraId="3A92A5DA" w14:textId="6E1DA70B" w:rsidR="00E701B9" w:rsidRDefault="00E701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9D4101" w14:textId="77777777" w:rsidR="00E701B9" w:rsidRDefault="00E701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BF86F" w14:textId="77777777" w:rsidR="000A2402" w:rsidRDefault="000A2402" w:rsidP="00AF24B7">
      <w:pPr>
        <w:spacing w:line="240" w:lineRule="auto"/>
      </w:pPr>
      <w:r>
        <w:separator/>
      </w:r>
    </w:p>
  </w:footnote>
  <w:footnote w:type="continuationSeparator" w:id="0">
    <w:p w14:paraId="74F07D52" w14:textId="77777777" w:rsidR="000A2402" w:rsidRDefault="000A2402" w:rsidP="00AF24B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C69D9"/>
    <w:multiLevelType w:val="multilevel"/>
    <w:tmpl w:val="E05A8C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6090B76"/>
    <w:multiLevelType w:val="multilevel"/>
    <w:tmpl w:val="E05A8C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9EF196F"/>
    <w:multiLevelType w:val="hybridMultilevel"/>
    <w:tmpl w:val="D8E44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372CF"/>
    <w:multiLevelType w:val="hybridMultilevel"/>
    <w:tmpl w:val="D9B6DB0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7636EF"/>
    <w:multiLevelType w:val="multilevel"/>
    <w:tmpl w:val="4B928C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91711ED"/>
    <w:multiLevelType w:val="multilevel"/>
    <w:tmpl w:val="B33450F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F34012"/>
    <w:multiLevelType w:val="multilevel"/>
    <w:tmpl w:val="59384B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37236D62"/>
    <w:multiLevelType w:val="multilevel"/>
    <w:tmpl w:val="3C2CBFA8"/>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90248E0"/>
    <w:multiLevelType w:val="multilevel"/>
    <w:tmpl w:val="1DA8F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F9F7858"/>
    <w:multiLevelType w:val="multilevel"/>
    <w:tmpl w:val="1D40A7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52D32C2C"/>
    <w:multiLevelType w:val="hybridMultilevel"/>
    <w:tmpl w:val="B8E01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F3586D"/>
    <w:multiLevelType w:val="hybridMultilevel"/>
    <w:tmpl w:val="1E98F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3D3670"/>
    <w:multiLevelType w:val="hybridMultilevel"/>
    <w:tmpl w:val="37D43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692FF1"/>
    <w:multiLevelType w:val="hybridMultilevel"/>
    <w:tmpl w:val="F208D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D016A6"/>
    <w:multiLevelType w:val="hybridMultilevel"/>
    <w:tmpl w:val="16A05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0683270">
    <w:abstractNumId w:val="4"/>
  </w:num>
  <w:num w:numId="2" w16cid:durableId="1550259331">
    <w:abstractNumId w:val="6"/>
  </w:num>
  <w:num w:numId="3" w16cid:durableId="85809726">
    <w:abstractNumId w:val="1"/>
  </w:num>
  <w:num w:numId="4" w16cid:durableId="962344747">
    <w:abstractNumId w:val="9"/>
  </w:num>
  <w:num w:numId="5" w16cid:durableId="1099983004">
    <w:abstractNumId w:val="13"/>
  </w:num>
  <w:num w:numId="6" w16cid:durableId="858009077">
    <w:abstractNumId w:val="10"/>
  </w:num>
  <w:num w:numId="7" w16cid:durableId="311374346">
    <w:abstractNumId w:val="3"/>
  </w:num>
  <w:num w:numId="8" w16cid:durableId="432868405">
    <w:abstractNumId w:val="0"/>
  </w:num>
  <w:num w:numId="9" w16cid:durableId="1671637493">
    <w:abstractNumId w:val="8"/>
  </w:num>
  <w:num w:numId="10" w16cid:durableId="1547060862">
    <w:abstractNumId w:val="5"/>
  </w:num>
  <w:num w:numId="11" w16cid:durableId="1814132669">
    <w:abstractNumId w:val="12"/>
  </w:num>
  <w:num w:numId="12" w16cid:durableId="294675878">
    <w:abstractNumId w:val="7"/>
  </w:num>
  <w:num w:numId="13" w16cid:durableId="1301299806">
    <w:abstractNumId w:val="7"/>
  </w:num>
  <w:num w:numId="14" w16cid:durableId="1131283442">
    <w:abstractNumId w:val="7"/>
  </w:num>
  <w:num w:numId="15" w16cid:durableId="412162780">
    <w:abstractNumId w:val="7"/>
  </w:num>
  <w:num w:numId="16" w16cid:durableId="424806714">
    <w:abstractNumId w:val="7"/>
  </w:num>
  <w:num w:numId="17" w16cid:durableId="503473231">
    <w:abstractNumId w:val="7"/>
  </w:num>
  <w:num w:numId="18" w16cid:durableId="2081098633">
    <w:abstractNumId w:val="7"/>
  </w:num>
  <w:num w:numId="19" w16cid:durableId="1093477537">
    <w:abstractNumId w:val="7"/>
  </w:num>
  <w:num w:numId="20" w16cid:durableId="2118520239">
    <w:abstractNumId w:val="7"/>
  </w:num>
  <w:num w:numId="21" w16cid:durableId="666908508">
    <w:abstractNumId w:val="7"/>
  </w:num>
  <w:num w:numId="22" w16cid:durableId="2049907977">
    <w:abstractNumId w:val="7"/>
  </w:num>
  <w:num w:numId="23" w16cid:durableId="499589236">
    <w:abstractNumId w:val="7"/>
  </w:num>
  <w:num w:numId="24" w16cid:durableId="700282264">
    <w:abstractNumId w:val="2"/>
  </w:num>
  <w:num w:numId="25" w16cid:durableId="1592081620">
    <w:abstractNumId w:val="11"/>
  </w:num>
  <w:num w:numId="26" w16cid:durableId="198272948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c0MDE1MzIwNDMyN7VQ0lEKTi0uzszPAykwqQUA49zXTCwAAAA="/>
  </w:docVars>
  <w:rsids>
    <w:rsidRoot w:val="003C4F8A"/>
    <w:rsid w:val="00000E3F"/>
    <w:rsid w:val="000010FA"/>
    <w:rsid w:val="000012CE"/>
    <w:rsid w:val="00007DE1"/>
    <w:rsid w:val="00016C62"/>
    <w:rsid w:val="00027EB9"/>
    <w:rsid w:val="000317D5"/>
    <w:rsid w:val="00036545"/>
    <w:rsid w:val="00040B2D"/>
    <w:rsid w:val="00043B0C"/>
    <w:rsid w:val="00044827"/>
    <w:rsid w:val="00047FA0"/>
    <w:rsid w:val="000539CD"/>
    <w:rsid w:val="00057E95"/>
    <w:rsid w:val="0008264C"/>
    <w:rsid w:val="00083A27"/>
    <w:rsid w:val="000840D8"/>
    <w:rsid w:val="00092B78"/>
    <w:rsid w:val="000A2402"/>
    <w:rsid w:val="000A7D5C"/>
    <w:rsid w:val="000B0DC3"/>
    <w:rsid w:val="000B2AB5"/>
    <w:rsid w:val="000B49A1"/>
    <w:rsid w:val="000B73B2"/>
    <w:rsid w:val="000C0D29"/>
    <w:rsid w:val="000C2D54"/>
    <w:rsid w:val="000D201A"/>
    <w:rsid w:val="000D233C"/>
    <w:rsid w:val="000D2C32"/>
    <w:rsid w:val="000E4136"/>
    <w:rsid w:val="000F434B"/>
    <w:rsid w:val="001012F6"/>
    <w:rsid w:val="00111F45"/>
    <w:rsid w:val="00133A2A"/>
    <w:rsid w:val="001357C1"/>
    <w:rsid w:val="00144338"/>
    <w:rsid w:val="00144996"/>
    <w:rsid w:val="00151FB8"/>
    <w:rsid w:val="00154E4E"/>
    <w:rsid w:val="00156EFC"/>
    <w:rsid w:val="00171B20"/>
    <w:rsid w:val="00184962"/>
    <w:rsid w:val="001B2E6E"/>
    <w:rsid w:val="001B421C"/>
    <w:rsid w:val="001C09BE"/>
    <w:rsid w:val="001C46CE"/>
    <w:rsid w:val="001D5351"/>
    <w:rsid w:val="001F155C"/>
    <w:rsid w:val="00211900"/>
    <w:rsid w:val="00227EB1"/>
    <w:rsid w:val="00282ADA"/>
    <w:rsid w:val="00290821"/>
    <w:rsid w:val="002A14C4"/>
    <w:rsid w:val="002A723F"/>
    <w:rsid w:val="002B0D71"/>
    <w:rsid w:val="002F2CB5"/>
    <w:rsid w:val="002F798D"/>
    <w:rsid w:val="00301553"/>
    <w:rsid w:val="00301837"/>
    <w:rsid w:val="00305A88"/>
    <w:rsid w:val="00311C75"/>
    <w:rsid w:val="0031318E"/>
    <w:rsid w:val="00326EF4"/>
    <w:rsid w:val="003438BC"/>
    <w:rsid w:val="00361908"/>
    <w:rsid w:val="00367905"/>
    <w:rsid w:val="00372167"/>
    <w:rsid w:val="0038115A"/>
    <w:rsid w:val="003876AE"/>
    <w:rsid w:val="0039469E"/>
    <w:rsid w:val="003A2529"/>
    <w:rsid w:val="003A339F"/>
    <w:rsid w:val="003B324E"/>
    <w:rsid w:val="003B4E54"/>
    <w:rsid w:val="003C37F6"/>
    <w:rsid w:val="003C4F8A"/>
    <w:rsid w:val="003D36DD"/>
    <w:rsid w:val="003F1F5B"/>
    <w:rsid w:val="003F5604"/>
    <w:rsid w:val="003F784D"/>
    <w:rsid w:val="0040562D"/>
    <w:rsid w:val="0043696B"/>
    <w:rsid w:val="004539DA"/>
    <w:rsid w:val="00460DAF"/>
    <w:rsid w:val="00463843"/>
    <w:rsid w:val="004807E0"/>
    <w:rsid w:val="00481BF3"/>
    <w:rsid w:val="004A2828"/>
    <w:rsid w:val="004D3AB7"/>
    <w:rsid w:val="004D7B2D"/>
    <w:rsid w:val="004E0ABD"/>
    <w:rsid w:val="004E29F2"/>
    <w:rsid w:val="004E5C6C"/>
    <w:rsid w:val="004F2439"/>
    <w:rsid w:val="00535504"/>
    <w:rsid w:val="00537A4B"/>
    <w:rsid w:val="00552DE7"/>
    <w:rsid w:val="00562901"/>
    <w:rsid w:val="00583617"/>
    <w:rsid w:val="00584758"/>
    <w:rsid w:val="005B60A2"/>
    <w:rsid w:val="005C47CA"/>
    <w:rsid w:val="005E6B2A"/>
    <w:rsid w:val="00612EDA"/>
    <w:rsid w:val="00613336"/>
    <w:rsid w:val="00634558"/>
    <w:rsid w:val="00640E35"/>
    <w:rsid w:val="00645E45"/>
    <w:rsid w:val="00657D35"/>
    <w:rsid w:val="00657E31"/>
    <w:rsid w:val="0067010F"/>
    <w:rsid w:val="00673017"/>
    <w:rsid w:val="006878CF"/>
    <w:rsid w:val="00687E9D"/>
    <w:rsid w:val="00694EF9"/>
    <w:rsid w:val="006A642C"/>
    <w:rsid w:val="006B720E"/>
    <w:rsid w:val="006C1EB1"/>
    <w:rsid w:val="006C3882"/>
    <w:rsid w:val="006E1F5B"/>
    <w:rsid w:val="006F38B0"/>
    <w:rsid w:val="00731C18"/>
    <w:rsid w:val="00735FE8"/>
    <w:rsid w:val="007418F9"/>
    <w:rsid w:val="007446A9"/>
    <w:rsid w:val="007446D0"/>
    <w:rsid w:val="007449BD"/>
    <w:rsid w:val="007450C1"/>
    <w:rsid w:val="00756558"/>
    <w:rsid w:val="007572E3"/>
    <w:rsid w:val="007617DB"/>
    <w:rsid w:val="00771250"/>
    <w:rsid w:val="00777F13"/>
    <w:rsid w:val="00792828"/>
    <w:rsid w:val="007A10EF"/>
    <w:rsid w:val="007C1539"/>
    <w:rsid w:val="007C4EE4"/>
    <w:rsid w:val="007C53AA"/>
    <w:rsid w:val="007C5D6E"/>
    <w:rsid w:val="007D448E"/>
    <w:rsid w:val="007E0883"/>
    <w:rsid w:val="007F2281"/>
    <w:rsid w:val="007F5AD4"/>
    <w:rsid w:val="008057D8"/>
    <w:rsid w:val="008253C9"/>
    <w:rsid w:val="00843C99"/>
    <w:rsid w:val="00861F48"/>
    <w:rsid w:val="00882EBC"/>
    <w:rsid w:val="008A0FB8"/>
    <w:rsid w:val="008A170E"/>
    <w:rsid w:val="008A45BD"/>
    <w:rsid w:val="008B31A6"/>
    <w:rsid w:val="008F0E06"/>
    <w:rsid w:val="008F41CA"/>
    <w:rsid w:val="008F4543"/>
    <w:rsid w:val="00904D4E"/>
    <w:rsid w:val="00910974"/>
    <w:rsid w:val="00914EA9"/>
    <w:rsid w:val="00915C24"/>
    <w:rsid w:val="00925BCA"/>
    <w:rsid w:val="00931442"/>
    <w:rsid w:val="009321AE"/>
    <w:rsid w:val="00933E74"/>
    <w:rsid w:val="00936030"/>
    <w:rsid w:val="0094290F"/>
    <w:rsid w:val="00945576"/>
    <w:rsid w:val="00945FC6"/>
    <w:rsid w:val="009525AB"/>
    <w:rsid w:val="00952DC7"/>
    <w:rsid w:val="00966088"/>
    <w:rsid w:val="009707E5"/>
    <w:rsid w:val="00976494"/>
    <w:rsid w:val="00982590"/>
    <w:rsid w:val="0099525B"/>
    <w:rsid w:val="009A652F"/>
    <w:rsid w:val="009B4962"/>
    <w:rsid w:val="009D2545"/>
    <w:rsid w:val="009D3C6F"/>
    <w:rsid w:val="009D579A"/>
    <w:rsid w:val="009F102C"/>
    <w:rsid w:val="00A04AB3"/>
    <w:rsid w:val="00A06E1C"/>
    <w:rsid w:val="00A20E72"/>
    <w:rsid w:val="00A34824"/>
    <w:rsid w:val="00A51F9C"/>
    <w:rsid w:val="00A65D1C"/>
    <w:rsid w:val="00A66A3F"/>
    <w:rsid w:val="00A7236F"/>
    <w:rsid w:val="00A82F88"/>
    <w:rsid w:val="00A86CBF"/>
    <w:rsid w:val="00A92AC9"/>
    <w:rsid w:val="00A94429"/>
    <w:rsid w:val="00AB18B4"/>
    <w:rsid w:val="00AD4B65"/>
    <w:rsid w:val="00AD768E"/>
    <w:rsid w:val="00AF24B7"/>
    <w:rsid w:val="00AF2979"/>
    <w:rsid w:val="00B17297"/>
    <w:rsid w:val="00B216B7"/>
    <w:rsid w:val="00B40141"/>
    <w:rsid w:val="00B54B81"/>
    <w:rsid w:val="00B622CD"/>
    <w:rsid w:val="00B71513"/>
    <w:rsid w:val="00B73BAD"/>
    <w:rsid w:val="00B81402"/>
    <w:rsid w:val="00BA0D8B"/>
    <w:rsid w:val="00BA27EC"/>
    <w:rsid w:val="00BA4F15"/>
    <w:rsid w:val="00BC3178"/>
    <w:rsid w:val="00BC3F68"/>
    <w:rsid w:val="00BD3818"/>
    <w:rsid w:val="00BF2AD1"/>
    <w:rsid w:val="00BF7FF8"/>
    <w:rsid w:val="00C0440B"/>
    <w:rsid w:val="00C05CFC"/>
    <w:rsid w:val="00C14104"/>
    <w:rsid w:val="00C21311"/>
    <w:rsid w:val="00C2522B"/>
    <w:rsid w:val="00C3765E"/>
    <w:rsid w:val="00C617D9"/>
    <w:rsid w:val="00C65184"/>
    <w:rsid w:val="00C70D67"/>
    <w:rsid w:val="00C72D72"/>
    <w:rsid w:val="00C76D11"/>
    <w:rsid w:val="00C91C0B"/>
    <w:rsid w:val="00CA3CE0"/>
    <w:rsid w:val="00CC1019"/>
    <w:rsid w:val="00CC52C4"/>
    <w:rsid w:val="00CD151C"/>
    <w:rsid w:val="00CE0BF0"/>
    <w:rsid w:val="00CE0F6A"/>
    <w:rsid w:val="00CF7252"/>
    <w:rsid w:val="00CF7830"/>
    <w:rsid w:val="00D078B9"/>
    <w:rsid w:val="00D2671F"/>
    <w:rsid w:val="00D36B8F"/>
    <w:rsid w:val="00D419A6"/>
    <w:rsid w:val="00D423FE"/>
    <w:rsid w:val="00D42752"/>
    <w:rsid w:val="00D52DE8"/>
    <w:rsid w:val="00D53600"/>
    <w:rsid w:val="00D53E34"/>
    <w:rsid w:val="00D7349C"/>
    <w:rsid w:val="00D73D7C"/>
    <w:rsid w:val="00D9486D"/>
    <w:rsid w:val="00DA67BB"/>
    <w:rsid w:val="00DC62A3"/>
    <w:rsid w:val="00DD194A"/>
    <w:rsid w:val="00DD3621"/>
    <w:rsid w:val="00DD5E1A"/>
    <w:rsid w:val="00E05B3E"/>
    <w:rsid w:val="00E10E49"/>
    <w:rsid w:val="00E123BE"/>
    <w:rsid w:val="00E275B5"/>
    <w:rsid w:val="00E27867"/>
    <w:rsid w:val="00E30ECA"/>
    <w:rsid w:val="00E46B7B"/>
    <w:rsid w:val="00E701B9"/>
    <w:rsid w:val="00EB7582"/>
    <w:rsid w:val="00EC7E10"/>
    <w:rsid w:val="00ED066E"/>
    <w:rsid w:val="00ED7E3B"/>
    <w:rsid w:val="00EE4497"/>
    <w:rsid w:val="00EE4BE2"/>
    <w:rsid w:val="00EF27B8"/>
    <w:rsid w:val="00EF74D8"/>
    <w:rsid w:val="00F0108C"/>
    <w:rsid w:val="00F32613"/>
    <w:rsid w:val="00F43E8B"/>
    <w:rsid w:val="00F43EBB"/>
    <w:rsid w:val="00F53DAE"/>
    <w:rsid w:val="00F61A9D"/>
    <w:rsid w:val="00F67A76"/>
    <w:rsid w:val="00F738C5"/>
    <w:rsid w:val="00F9112A"/>
    <w:rsid w:val="00FA5614"/>
    <w:rsid w:val="00FC2DD5"/>
    <w:rsid w:val="00FC7E34"/>
    <w:rsid w:val="00FD7DC5"/>
    <w:rsid w:val="00FE2A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D9EAD"/>
  <w15:docId w15:val="{2DBF1A7F-B586-406E-B8F7-1F25CAA2F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837"/>
    <w:pPr>
      <w:spacing w:after="160" w:line="259" w:lineRule="auto"/>
    </w:pPr>
    <w:rPr>
      <w:rFonts w:ascii="Times New Roman" w:eastAsiaTheme="minorHAnsi" w:hAnsi="Times New Roman" w:cs="Times New Roman"/>
      <w:sz w:val="24"/>
      <w:szCs w:val="24"/>
      <w:lang w:val="en-US"/>
    </w:rPr>
  </w:style>
  <w:style w:type="paragraph" w:styleId="Heading1">
    <w:name w:val="heading 1"/>
    <w:basedOn w:val="Normal"/>
    <w:next w:val="Normal"/>
    <w:link w:val="Heading1Char"/>
    <w:uiPriority w:val="9"/>
    <w:qFormat/>
    <w:rsid w:val="00301837"/>
    <w:pPr>
      <w:keepNext/>
      <w:keepLines/>
      <w:numPr>
        <w:numId w:val="23"/>
      </w:numPr>
      <w:spacing w:after="0" w:line="360" w:lineRule="auto"/>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301837"/>
    <w:pPr>
      <w:keepNext/>
      <w:keepLines/>
      <w:numPr>
        <w:ilvl w:val="1"/>
        <w:numId w:val="23"/>
      </w:numPr>
      <w:spacing w:after="0" w:line="360" w:lineRule="auto"/>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01837"/>
    <w:pPr>
      <w:keepNext/>
      <w:keepLines/>
      <w:numPr>
        <w:ilvl w:val="2"/>
        <w:numId w:val="23"/>
      </w:numPr>
      <w:spacing w:after="0" w:line="360" w:lineRule="auto"/>
      <w:jc w:val="both"/>
      <w:outlineLvl w:val="2"/>
    </w:pPr>
    <w:rPr>
      <w:rFonts w:eastAsiaTheme="majorEastAsia" w:cstheme="majorBidi"/>
      <w:b/>
    </w:rPr>
  </w:style>
  <w:style w:type="paragraph" w:styleId="Heading4">
    <w:name w:val="heading 4"/>
    <w:basedOn w:val="Normal"/>
    <w:next w:val="Normal"/>
    <w:link w:val="Heading4Char"/>
    <w:uiPriority w:val="9"/>
    <w:unhideWhenUsed/>
    <w:qFormat/>
    <w:rsid w:val="00301837"/>
    <w:pPr>
      <w:keepNext/>
      <w:keepLines/>
      <w:numPr>
        <w:ilvl w:val="3"/>
        <w:numId w:val="23"/>
      </w:numPr>
      <w:spacing w:after="0" w:line="360" w:lineRule="auto"/>
      <w:jc w:val="both"/>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301837"/>
    <w:pPr>
      <w:keepNext/>
      <w:keepLines/>
      <w:numPr>
        <w:ilvl w:val="4"/>
        <w:numId w:val="2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01837"/>
    <w:pPr>
      <w:keepNext/>
      <w:keepLines/>
      <w:numPr>
        <w:ilvl w:val="5"/>
        <w:numId w:val="2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01837"/>
    <w:pPr>
      <w:keepNext/>
      <w:keepLines/>
      <w:numPr>
        <w:ilvl w:val="6"/>
        <w:numId w:val="2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0183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0183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301837"/>
    <w:pPr>
      <w:keepNext/>
      <w:keepLines/>
      <w:spacing w:after="60"/>
    </w:pPr>
    <w:rPr>
      <w:sz w:val="52"/>
      <w:szCs w:val="52"/>
    </w:rPr>
  </w:style>
  <w:style w:type="paragraph" w:styleId="Subtitle">
    <w:name w:val="Subtitle"/>
    <w:basedOn w:val="Normal"/>
    <w:next w:val="Normal"/>
    <w:uiPriority w:val="11"/>
    <w:qFormat/>
    <w:rsid w:val="00301837"/>
    <w:pPr>
      <w:keepNext/>
      <w:keepLines/>
      <w:spacing w:after="320"/>
    </w:pPr>
    <w:rPr>
      <w:color w:val="666666"/>
      <w:sz w:val="30"/>
      <w:szCs w:val="30"/>
    </w:rPr>
  </w:style>
  <w:style w:type="paragraph" w:styleId="CommentText">
    <w:name w:val="annotation text"/>
    <w:basedOn w:val="Normal"/>
    <w:link w:val="CommentTextChar"/>
    <w:uiPriority w:val="99"/>
    <w:unhideWhenUsed/>
    <w:rsid w:val="00301837"/>
    <w:pPr>
      <w:spacing w:line="240" w:lineRule="auto"/>
    </w:pPr>
  </w:style>
  <w:style w:type="character" w:customStyle="1" w:styleId="CommentTextChar">
    <w:name w:val="Comment Text Char"/>
    <w:basedOn w:val="DefaultParagraphFont"/>
    <w:link w:val="CommentText"/>
    <w:uiPriority w:val="99"/>
    <w:rsid w:val="00301837"/>
    <w:rPr>
      <w:rFonts w:ascii="Times New Roman" w:eastAsiaTheme="minorHAnsi" w:hAnsi="Times New Roman" w:cs="Times New Roman"/>
      <w:sz w:val="24"/>
      <w:szCs w:val="24"/>
      <w:lang w:val="en-US"/>
    </w:rPr>
  </w:style>
  <w:style w:type="character" w:styleId="CommentReference">
    <w:name w:val="annotation reference"/>
    <w:basedOn w:val="DefaultParagraphFont"/>
    <w:uiPriority w:val="99"/>
    <w:semiHidden/>
    <w:unhideWhenUsed/>
    <w:rsid w:val="00301837"/>
    <w:rPr>
      <w:sz w:val="16"/>
      <w:szCs w:val="16"/>
    </w:rPr>
  </w:style>
  <w:style w:type="paragraph" w:styleId="ListParagraph">
    <w:name w:val="List Paragraph"/>
    <w:basedOn w:val="Normal"/>
    <w:uiPriority w:val="34"/>
    <w:qFormat/>
    <w:rsid w:val="00301837"/>
  </w:style>
  <w:style w:type="paragraph" w:styleId="CommentSubject">
    <w:name w:val="annotation subject"/>
    <w:basedOn w:val="CommentText"/>
    <w:next w:val="CommentText"/>
    <w:link w:val="CommentSubjectChar"/>
    <w:uiPriority w:val="99"/>
    <w:semiHidden/>
    <w:unhideWhenUsed/>
    <w:rsid w:val="00301837"/>
    <w:rPr>
      <w:b/>
      <w:bCs/>
    </w:rPr>
  </w:style>
  <w:style w:type="character" w:customStyle="1" w:styleId="CommentSubjectChar">
    <w:name w:val="Comment Subject Char"/>
    <w:basedOn w:val="CommentTextChar"/>
    <w:link w:val="CommentSubject"/>
    <w:uiPriority w:val="99"/>
    <w:semiHidden/>
    <w:rsid w:val="00301837"/>
    <w:rPr>
      <w:rFonts w:ascii="Times New Roman" w:eastAsiaTheme="minorHAnsi" w:hAnsi="Times New Roman" w:cs="Times New Roman"/>
      <w:b/>
      <w:bCs/>
      <w:sz w:val="24"/>
      <w:szCs w:val="24"/>
      <w:lang w:val="en-US"/>
    </w:rPr>
  </w:style>
  <w:style w:type="paragraph" w:styleId="Caption">
    <w:name w:val="caption"/>
    <w:basedOn w:val="Normal"/>
    <w:next w:val="Normal"/>
    <w:uiPriority w:val="35"/>
    <w:unhideWhenUsed/>
    <w:qFormat/>
    <w:rsid w:val="00301837"/>
    <w:pPr>
      <w:spacing w:after="200" w:line="240" w:lineRule="auto"/>
    </w:pPr>
    <w:rPr>
      <w:i/>
      <w:iCs/>
      <w:color w:val="1F497D" w:themeColor="text2"/>
      <w:sz w:val="18"/>
      <w:szCs w:val="18"/>
    </w:rPr>
  </w:style>
  <w:style w:type="table" w:styleId="TableGrid">
    <w:name w:val="Table Grid"/>
    <w:basedOn w:val="TableNormal"/>
    <w:uiPriority w:val="39"/>
    <w:rsid w:val="003018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1837"/>
    <w:pPr>
      <w:spacing w:after="100"/>
    </w:pPr>
  </w:style>
  <w:style w:type="paragraph" w:styleId="TOC2">
    <w:name w:val="toc 2"/>
    <w:basedOn w:val="Normal"/>
    <w:next w:val="Normal"/>
    <w:autoRedefine/>
    <w:uiPriority w:val="39"/>
    <w:unhideWhenUsed/>
    <w:rsid w:val="00301837"/>
    <w:pPr>
      <w:spacing w:after="100"/>
      <w:ind w:left="220"/>
    </w:pPr>
  </w:style>
  <w:style w:type="character" w:styleId="Hyperlink">
    <w:name w:val="Hyperlink"/>
    <w:basedOn w:val="DefaultParagraphFont"/>
    <w:uiPriority w:val="99"/>
    <w:unhideWhenUsed/>
    <w:rsid w:val="00301837"/>
    <w:rPr>
      <w:color w:val="0000FF" w:themeColor="hyperlink"/>
      <w:u w:val="single"/>
    </w:rPr>
  </w:style>
  <w:style w:type="paragraph" w:styleId="TOCHeading">
    <w:name w:val="TOC Heading"/>
    <w:basedOn w:val="Heading1"/>
    <w:next w:val="Normal"/>
    <w:uiPriority w:val="39"/>
    <w:unhideWhenUsed/>
    <w:qFormat/>
    <w:rsid w:val="00301837"/>
    <w:pPr>
      <w:spacing w:before="240" w:line="259" w:lineRule="auto"/>
      <w:outlineLvl w:val="9"/>
    </w:pPr>
    <w:rPr>
      <w:rFonts w:asciiTheme="majorHAnsi" w:hAnsiTheme="majorHAnsi"/>
      <w:color w:val="365F91" w:themeColor="accent1" w:themeShade="BF"/>
      <w:sz w:val="32"/>
    </w:rPr>
  </w:style>
  <w:style w:type="paragraph" w:styleId="Header">
    <w:name w:val="header"/>
    <w:basedOn w:val="Normal"/>
    <w:link w:val="HeaderChar"/>
    <w:uiPriority w:val="99"/>
    <w:unhideWhenUsed/>
    <w:rsid w:val="00301837"/>
    <w:pPr>
      <w:tabs>
        <w:tab w:val="center" w:pos="4680"/>
        <w:tab w:val="right" w:pos="9360"/>
      </w:tabs>
      <w:spacing w:line="240" w:lineRule="auto"/>
    </w:pPr>
  </w:style>
  <w:style w:type="character" w:customStyle="1" w:styleId="HeaderChar">
    <w:name w:val="Header Char"/>
    <w:basedOn w:val="DefaultParagraphFont"/>
    <w:link w:val="Header"/>
    <w:uiPriority w:val="99"/>
    <w:rsid w:val="00301837"/>
    <w:rPr>
      <w:rFonts w:ascii="Times New Roman" w:eastAsiaTheme="minorHAnsi" w:hAnsi="Times New Roman" w:cs="Times New Roman"/>
      <w:sz w:val="24"/>
      <w:szCs w:val="24"/>
      <w:lang w:val="en-US"/>
    </w:rPr>
  </w:style>
  <w:style w:type="paragraph" w:styleId="Footer">
    <w:name w:val="footer"/>
    <w:basedOn w:val="Normal"/>
    <w:link w:val="FooterChar"/>
    <w:uiPriority w:val="99"/>
    <w:rsid w:val="00301837"/>
  </w:style>
  <w:style w:type="character" w:customStyle="1" w:styleId="FooterChar">
    <w:name w:val="Footer Char"/>
    <w:basedOn w:val="DefaultParagraphFont"/>
    <w:link w:val="Footer"/>
    <w:uiPriority w:val="99"/>
    <w:rsid w:val="00301837"/>
    <w:rPr>
      <w:rFonts w:ascii="Times New Roman" w:eastAsiaTheme="minorHAnsi" w:hAnsi="Times New Roman" w:cs="Times New Roman"/>
      <w:sz w:val="24"/>
      <w:szCs w:val="24"/>
      <w:lang w:val="en-US"/>
    </w:rPr>
  </w:style>
  <w:style w:type="paragraph" w:styleId="TableofFigures">
    <w:name w:val="table of figures"/>
    <w:basedOn w:val="Normal"/>
    <w:next w:val="Normal"/>
    <w:uiPriority w:val="99"/>
    <w:unhideWhenUsed/>
    <w:rsid w:val="00301837"/>
    <w:pPr>
      <w:spacing w:after="0"/>
    </w:pPr>
  </w:style>
  <w:style w:type="paragraph" w:styleId="NormalWeb">
    <w:name w:val="Normal (Web)"/>
    <w:basedOn w:val="Normal"/>
    <w:uiPriority w:val="99"/>
    <w:semiHidden/>
    <w:unhideWhenUsed/>
    <w:rsid w:val="00301837"/>
    <w:pPr>
      <w:spacing w:before="100" w:beforeAutospacing="1" w:after="100" w:afterAutospacing="1" w:line="240" w:lineRule="auto"/>
    </w:pPr>
    <w:rPr>
      <w:rFonts w:eastAsia="Times New Roman"/>
    </w:rPr>
  </w:style>
  <w:style w:type="paragraph" w:styleId="z-TopofForm">
    <w:name w:val="HTML Top of Form"/>
    <w:basedOn w:val="Normal"/>
    <w:next w:val="Normal"/>
    <w:link w:val="z-TopofFormChar"/>
    <w:hidden/>
    <w:uiPriority w:val="99"/>
    <w:semiHidden/>
    <w:unhideWhenUsed/>
    <w:rsid w:val="00F43E8B"/>
    <w:pPr>
      <w:pBdr>
        <w:bottom w:val="single" w:sz="6" w:space="1" w:color="auto"/>
      </w:pBdr>
      <w:spacing w:line="240" w:lineRule="auto"/>
      <w:jc w:val="center"/>
    </w:pPr>
    <w:rPr>
      <w:rFonts w:eastAsia="Times New Roman"/>
      <w:vanish/>
      <w:sz w:val="16"/>
      <w:szCs w:val="16"/>
    </w:rPr>
  </w:style>
  <w:style w:type="character" w:customStyle="1" w:styleId="z-TopofFormChar">
    <w:name w:val="z-Top of Form Char"/>
    <w:basedOn w:val="DefaultParagraphFont"/>
    <w:link w:val="z-TopofForm"/>
    <w:uiPriority w:val="99"/>
    <w:semiHidden/>
    <w:rsid w:val="00F43E8B"/>
    <w:rPr>
      <w:rFonts w:eastAsia="Times New Roman"/>
      <w:vanish/>
      <w:sz w:val="16"/>
      <w:szCs w:val="16"/>
      <w:lang w:val="en-US"/>
    </w:rPr>
  </w:style>
  <w:style w:type="paragraph" w:styleId="Bibliography">
    <w:name w:val="Bibliography"/>
    <w:basedOn w:val="Normal"/>
    <w:next w:val="Normal"/>
    <w:uiPriority w:val="37"/>
    <w:unhideWhenUsed/>
    <w:rsid w:val="00301837"/>
    <w:pPr>
      <w:spacing w:after="240" w:line="240" w:lineRule="auto"/>
    </w:pPr>
  </w:style>
  <w:style w:type="character" w:customStyle="1" w:styleId="Heading1Char">
    <w:name w:val="Heading 1 Char"/>
    <w:basedOn w:val="DefaultParagraphFont"/>
    <w:link w:val="Heading1"/>
    <w:uiPriority w:val="9"/>
    <w:rsid w:val="00301837"/>
    <w:rPr>
      <w:rFonts w:ascii="Times New Roman" w:eastAsiaTheme="majorEastAsia" w:hAnsi="Times New Roman" w:cstheme="majorBidi"/>
      <w:b/>
      <w:caps/>
      <w:sz w:val="24"/>
      <w:szCs w:val="32"/>
      <w:lang w:val="en-US"/>
    </w:rPr>
  </w:style>
  <w:style w:type="paragraph" w:customStyle="1" w:styleId="ChapterHeaders">
    <w:name w:val="Chapter Headers"/>
    <w:basedOn w:val="Heading1"/>
    <w:next w:val="Heading1"/>
    <w:link w:val="ChapterHeadersChar"/>
    <w:qFormat/>
    <w:rsid w:val="00301837"/>
    <w:pPr>
      <w:ind w:left="1134" w:right="1134"/>
    </w:pPr>
    <w:rPr>
      <w:b w:val="0"/>
      <w:bCs/>
    </w:rPr>
  </w:style>
  <w:style w:type="character" w:customStyle="1" w:styleId="ChapterHeadersChar">
    <w:name w:val="Chapter Headers Char"/>
    <w:basedOn w:val="Heading1Char"/>
    <w:link w:val="ChapterHeaders"/>
    <w:rsid w:val="00301837"/>
    <w:rPr>
      <w:rFonts w:ascii="Times New Roman" w:eastAsiaTheme="majorEastAsia" w:hAnsi="Times New Roman" w:cstheme="majorBidi"/>
      <w:b w:val="0"/>
      <w:bCs/>
      <w:caps/>
      <w:sz w:val="24"/>
      <w:szCs w:val="32"/>
      <w:lang w:val="en-US"/>
    </w:rPr>
  </w:style>
  <w:style w:type="paragraph" w:customStyle="1" w:styleId="chaptername">
    <w:name w:val="chaptername"/>
    <w:basedOn w:val="Heading1"/>
    <w:link w:val="chapternameChar"/>
    <w:qFormat/>
    <w:rsid w:val="00301837"/>
    <w:rPr>
      <w:b w:val="0"/>
    </w:rPr>
  </w:style>
  <w:style w:type="character" w:customStyle="1" w:styleId="chapternameChar">
    <w:name w:val="chaptername Char"/>
    <w:basedOn w:val="Heading1Char"/>
    <w:link w:val="chaptername"/>
    <w:rsid w:val="00301837"/>
    <w:rPr>
      <w:rFonts w:ascii="Times New Roman" w:eastAsiaTheme="majorEastAsia" w:hAnsi="Times New Roman" w:cstheme="majorBidi"/>
      <w:b w:val="0"/>
      <w:caps/>
      <w:sz w:val="24"/>
      <w:szCs w:val="32"/>
      <w:lang w:val="en-US"/>
    </w:rPr>
  </w:style>
  <w:style w:type="character" w:customStyle="1" w:styleId="Heading2Char">
    <w:name w:val="Heading 2 Char"/>
    <w:basedOn w:val="DefaultParagraphFont"/>
    <w:link w:val="Heading2"/>
    <w:uiPriority w:val="9"/>
    <w:rsid w:val="00301837"/>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30183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301837"/>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semiHidden/>
    <w:rsid w:val="00301837"/>
    <w:rPr>
      <w:rFonts w:asciiTheme="majorHAnsi" w:eastAsiaTheme="majorEastAsia" w:hAnsiTheme="majorHAnsi" w:cstheme="majorBidi"/>
      <w:color w:val="365F91" w:themeColor="accent1" w:themeShade="BF"/>
      <w:sz w:val="24"/>
      <w:szCs w:val="24"/>
      <w:lang w:val="en-US"/>
    </w:rPr>
  </w:style>
  <w:style w:type="character" w:customStyle="1" w:styleId="Heading6Char">
    <w:name w:val="Heading 6 Char"/>
    <w:basedOn w:val="DefaultParagraphFont"/>
    <w:link w:val="Heading6"/>
    <w:uiPriority w:val="9"/>
    <w:semiHidden/>
    <w:rsid w:val="00301837"/>
    <w:rPr>
      <w:rFonts w:asciiTheme="majorHAnsi" w:eastAsiaTheme="majorEastAsia" w:hAnsiTheme="majorHAnsi" w:cstheme="majorBidi"/>
      <w:color w:val="243F60" w:themeColor="accent1" w:themeShade="7F"/>
      <w:sz w:val="24"/>
      <w:szCs w:val="24"/>
      <w:lang w:val="en-US"/>
    </w:rPr>
  </w:style>
  <w:style w:type="character" w:customStyle="1" w:styleId="Heading7Char">
    <w:name w:val="Heading 7 Char"/>
    <w:basedOn w:val="DefaultParagraphFont"/>
    <w:link w:val="Heading7"/>
    <w:uiPriority w:val="9"/>
    <w:semiHidden/>
    <w:rsid w:val="00301837"/>
    <w:rPr>
      <w:rFonts w:asciiTheme="majorHAnsi" w:eastAsiaTheme="majorEastAsia" w:hAnsiTheme="majorHAnsi" w:cstheme="majorBidi"/>
      <w:i/>
      <w:iCs/>
      <w:color w:val="243F60" w:themeColor="accent1" w:themeShade="7F"/>
      <w:sz w:val="24"/>
      <w:szCs w:val="24"/>
      <w:lang w:val="en-US"/>
    </w:rPr>
  </w:style>
  <w:style w:type="character" w:customStyle="1" w:styleId="Heading8Char">
    <w:name w:val="Heading 8 Char"/>
    <w:basedOn w:val="DefaultParagraphFont"/>
    <w:link w:val="Heading8"/>
    <w:uiPriority w:val="9"/>
    <w:semiHidden/>
    <w:rsid w:val="0030183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301837"/>
    <w:rPr>
      <w:rFonts w:asciiTheme="majorHAnsi" w:eastAsiaTheme="majorEastAsia" w:hAnsiTheme="majorHAnsi" w:cstheme="majorBidi"/>
      <w:i/>
      <w:iCs/>
      <w:color w:val="272727" w:themeColor="text1" w:themeTint="D8"/>
      <w:sz w:val="21"/>
      <w:szCs w:val="21"/>
      <w:lang w:val="en-US"/>
    </w:rPr>
  </w:style>
  <w:style w:type="character" w:styleId="HTMLCode">
    <w:name w:val="HTML Code"/>
    <w:basedOn w:val="DefaultParagraphFont"/>
    <w:uiPriority w:val="99"/>
    <w:semiHidden/>
    <w:unhideWhenUsed/>
    <w:rsid w:val="00301837"/>
    <w:rPr>
      <w:rFonts w:ascii="Courier New" w:eastAsia="Times New Roman" w:hAnsi="Courier New" w:cs="Courier New"/>
      <w:sz w:val="20"/>
      <w:szCs w:val="20"/>
    </w:rPr>
  </w:style>
  <w:style w:type="paragraph" w:styleId="NoSpacing">
    <w:name w:val="No Spacing"/>
    <w:uiPriority w:val="1"/>
    <w:qFormat/>
    <w:rsid w:val="00301837"/>
    <w:pPr>
      <w:spacing w:line="240" w:lineRule="auto"/>
    </w:pPr>
  </w:style>
  <w:style w:type="character" w:styleId="PlaceholderText">
    <w:name w:val="Placeholder Text"/>
    <w:basedOn w:val="DefaultParagraphFont"/>
    <w:uiPriority w:val="99"/>
    <w:semiHidden/>
    <w:rsid w:val="00301837"/>
    <w:rPr>
      <w:color w:val="808080"/>
    </w:rPr>
  </w:style>
  <w:style w:type="table" w:styleId="PlainTable2">
    <w:name w:val="Plain Table 2"/>
    <w:basedOn w:val="TableNormal"/>
    <w:uiPriority w:val="42"/>
    <w:rsid w:val="0030183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183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3">
    <w:name w:val="toc 3"/>
    <w:basedOn w:val="Normal"/>
    <w:next w:val="Normal"/>
    <w:autoRedefine/>
    <w:uiPriority w:val="39"/>
    <w:unhideWhenUsed/>
    <w:rsid w:val="00301837"/>
    <w:pPr>
      <w:spacing w:after="100"/>
      <w:ind w:left="480"/>
    </w:pPr>
  </w:style>
  <w:style w:type="paragraph" w:customStyle="1" w:styleId="TC3">
    <w:name w:val="TC3"/>
    <w:basedOn w:val="TOC3"/>
    <w:qFormat/>
    <w:rsid w:val="00301837"/>
    <w:pPr>
      <w:tabs>
        <w:tab w:val="left" w:pos="1077"/>
        <w:tab w:val="left" w:pos="1440"/>
        <w:tab w:val="right" w:pos="9016"/>
      </w:tabs>
      <w:overflowPunct w:val="0"/>
      <w:autoSpaceDE w:val="0"/>
      <w:autoSpaceDN w:val="0"/>
      <w:adjustRightInd w:val="0"/>
      <w:spacing w:after="0" w:line="360" w:lineRule="auto"/>
      <w:ind w:left="357"/>
      <w:jc w:val="both"/>
      <w:textAlignment w:val="baseline"/>
    </w:pPr>
    <w:rPr>
      <w:rFonts w:asciiTheme="majorBidi" w:eastAsia="Times New Roman" w:hAnsiTheme="majorBidi" w:cstheme="majorBidi"/>
      <w:noProof/>
      <w:lang w:val="en-GB" w:eastAsia="en-GB"/>
    </w:rPr>
  </w:style>
  <w:style w:type="paragraph" w:customStyle="1" w:styleId="TC-LA">
    <w:name w:val="TC-LA"/>
    <w:qFormat/>
    <w:rsid w:val="00301837"/>
    <w:pPr>
      <w:tabs>
        <w:tab w:val="left" w:pos="2268"/>
      </w:tabs>
      <w:spacing w:line="360" w:lineRule="auto"/>
    </w:pPr>
    <w:rPr>
      <w:rFonts w:asciiTheme="majorBidi" w:eastAsia="Times New Roman" w:hAnsiTheme="majorBidi" w:cstheme="majorBidi"/>
      <w:noProof/>
      <w:sz w:val="24"/>
      <w:szCs w:val="24"/>
      <w:lang w:val="en-GB" w:eastAsia="en-GB"/>
    </w:rPr>
  </w:style>
  <w:style w:type="paragraph" w:customStyle="1" w:styleId="ThesisBody">
    <w:name w:val="Thesis Body"/>
    <w:qFormat/>
    <w:rsid w:val="00301837"/>
    <w:pPr>
      <w:spacing w:line="360" w:lineRule="auto"/>
      <w:contextualSpacing/>
      <w:jc w:val="both"/>
    </w:pPr>
    <w:rPr>
      <w:rFonts w:ascii="Times New Roman" w:eastAsia="Times New Roman" w:hAnsi="Times New Roman" w:cs="Times New Roman"/>
      <w:sz w:val="24"/>
      <w:szCs w:val="24"/>
      <w:lang w:val="en-GB" w:eastAsia="en-GB"/>
    </w:rPr>
  </w:style>
  <w:style w:type="paragraph" w:styleId="TOC4">
    <w:name w:val="toc 4"/>
    <w:basedOn w:val="Normal"/>
    <w:next w:val="Normal"/>
    <w:autoRedefine/>
    <w:uiPriority w:val="39"/>
    <w:unhideWhenUsed/>
    <w:rsid w:val="00301837"/>
    <w:pPr>
      <w:spacing w:after="100"/>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301837"/>
    <w:pPr>
      <w:spacing w:after="100"/>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301837"/>
    <w:pPr>
      <w:spacing w:after="100"/>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301837"/>
    <w:pPr>
      <w:spacing w:after="100"/>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301837"/>
    <w:pPr>
      <w:spacing w:after="100"/>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301837"/>
    <w:pPr>
      <w:spacing w:after="100"/>
      <w:ind w:left="1760"/>
    </w:pPr>
    <w:rPr>
      <w:rFonts w:asciiTheme="minorHAnsi" w:eastAsiaTheme="minorEastAsia" w:hAnsiTheme="minorHAnsi" w:cstheme="minorBidi"/>
      <w:kern w:val="2"/>
      <w14:ligatures w14:val="standardContextual"/>
    </w:rPr>
  </w:style>
  <w:style w:type="character" w:customStyle="1" w:styleId="ui-provider">
    <w:name w:val="ui-provider"/>
    <w:basedOn w:val="DefaultParagraphFont"/>
    <w:rsid w:val="00301837"/>
  </w:style>
  <w:style w:type="character" w:styleId="UnresolvedMention">
    <w:name w:val="Unresolved Mention"/>
    <w:basedOn w:val="DefaultParagraphFont"/>
    <w:uiPriority w:val="99"/>
    <w:semiHidden/>
    <w:unhideWhenUsed/>
    <w:rsid w:val="003018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826757">
      <w:bodyDiv w:val="1"/>
      <w:marLeft w:val="0"/>
      <w:marRight w:val="0"/>
      <w:marTop w:val="0"/>
      <w:marBottom w:val="0"/>
      <w:divBdr>
        <w:top w:val="none" w:sz="0" w:space="0" w:color="auto"/>
        <w:left w:val="none" w:sz="0" w:space="0" w:color="auto"/>
        <w:bottom w:val="none" w:sz="0" w:space="0" w:color="auto"/>
        <w:right w:val="none" w:sz="0" w:space="0" w:color="auto"/>
      </w:divBdr>
    </w:div>
    <w:div w:id="420376435">
      <w:bodyDiv w:val="1"/>
      <w:marLeft w:val="0"/>
      <w:marRight w:val="0"/>
      <w:marTop w:val="0"/>
      <w:marBottom w:val="0"/>
      <w:divBdr>
        <w:top w:val="none" w:sz="0" w:space="0" w:color="auto"/>
        <w:left w:val="none" w:sz="0" w:space="0" w:color="auto"/>
        <w:bottom w:val="none" w:sz="0" w:space="0" w:color="auto"/>
        <w:right w:val="none" w:sz="0" w:space="0" w:color="auto"/>
      </w:divBdr>
    </w:div>
    <w:div w:id="883325255">
      <w:bodyDiv w:val="1"/>
      <w:marLeft w:val="0"/>
      <w:marRight w:val="0"/>
      <w:marTop w:val="0"/>
      <w:marBottom w:val="0"/>
      <w:divBdr>
        <w:top w:val="none" w:sz="0" w:space="0" w:color="auto"/>
        <w:left w:val="none" w:sz="0" w:space="0" w:color="auto"/>
        <w:bottom w:val="none" w:sz="0" w:space="0" w:color="auto"/>
        <w:right w:val="none" w:sz="0" w:space="0" w:color="auto"/>
      </w:divBdr>
      <w:divsChild>
        <w:div w:id="1853451095">
          <w:marLeft w:val="0"/>
          <w:marRight w:val="0"/>
          <w:marTop w:val="0"/>
          <w:marBottom w:val="0"/>
          <w:divBdr>
            <w:top w:val="single" w:sz="2" w:space="0" w:color="D9D9E3"/>
            <w:left w:val="single" w:sz="2" w:space="0" w:color="D9D9E3"/>
            <w:bottom w:val="single" w:sz="2" w:space="0" w:color="D9D9E3"/>
            <w:right w:val="single" w:sz="2" w:space="0" w:color="D9D9E3"/>
          </w:divBdr>
          <w:divsChild>
            <w:div w:id="296377183">
              <w:marLeft w:val="0"/>
              <w:marRight w:val="0"/>
              <w:marTop w:val="0"/>
              <w:marBottom w:val="0"/>
              <w:divBdr>
                <w:top w:val="single" w:sz="2" w:space="0" w:color="D9D9E3"/>
                <w:left w:val="single" w:sz="2" w:space="0" w:color="D9D9E3"/>
                <w:bottom w:val="single" w:sz="2" w:space="0" w:color="D9D9E3"/>
                <w:right w:val="single" w:sz="2" w:space="0" w:color="D9D9E3"/>
              </w:divBdr>
              <w:divsChild>
                <w:div w:id="882837415">
                  <w:marLeft w:val="0"/>
                  <w:marRight w:val="0"/>
                  <w:marTop w:val="0"/>
                  <w:marBottom w:val="0"/>
                  <w:divBdr>
                    <w:top w:val="single" w:sz="2" w:space="0" w:color="D9D9E3"/>
                    <w:left w:val="single" w:sz="2" w:space="0" w:color="D9D9E3"/>
                    <w:bottom w:val="single" w:sz="2" w:space="0" w:color="D9D9E3"/>
                    <w:right w:val="single" w:sz="2" w:space="0" w:color="D9D9E3"/>
                  </w:divBdr>
                  <w:divsChild>
                    <w:div w:id="1684937438">
                      <w:marLeft w:val="0"/>
                      <w:marRight w:val="0"/>
                      <w:marTop w:val="0"/>
                      <w:marBottom w:val="0"/>
                      <w:divBdr>
                        <w:top w:val="single" w:sz="2" w:space="0" w:color="D9D9E3"/>
                        <w:left w:val="single" w:sz="2" w:space="0" w:color="D9D9E3"/>
                        <w:bottom w:val="single" w:sz="2" w:space="0" w:color="D9D9E3"/>
                        <w:right w:val="single" w:sz="2" w:space="0" w:color="D9D9E3"/>
                      </w:divBdr>
                      <w:divsChild>
                        <w:div w:id="1826240975">
                          <w:marLeft w:val="0"/>
                          <w:marRight w:val="0"/>
                          <w:marTop w:val="0"/>
                          <w:marBottom w:val="0"/>
                          <w:divBdr>
                            <w:top w:val="single" w:sz="2" w:space="0" w:color="auto"/>
                            <w:left w:val="single" w:sz="2" w:space="0" w:color="auto"/>
                            <w:bottom w:val="single" w:sz="6" w:space="0" w:color="auto"/>
                            <w:right w:val="single" w:sz="2" w:space="0" w:color="auto"/>
                          </w:divBdr>
                          <w:divsChild>
                            <w:div w:id="536545463">
                              <w:marLeft w:val="0"/>
                              <w:marRight w:val="0"/>
                              <w:marTop w:val="100"/>
                              <w:marBottom w:val="100"/>
                              <w:divBdr>
                                <w:top w:val="single" w:sz="2" w:space="0" w:color="D9D9E3"/>
                                <w:left w:val="single" w:sz="2" w:space="0" w:color="D9D9E3"/>
                                <w:bottom w:val="single" w:sz="2" w:space="0" w:color="D9D9E3"/>
                                <w:right w:val="single" w:sz="2" w:space="0" w:color="D9D9E3"/>
                              </w:divBdr>
                              <w:divsChild>
                                <w:div w:id="1341663556">
                                  <w:marLeft w:val="0"/>
                                  <w:marRight w:val="0"/>
                                  <w:marTop w:val="0"/>
                                  <w:marBottom w:val="0"/>
                                  <w:divBdr>
                                    <w:top w:val="single" w:sz="2" w:space="0" w:color="D9D9E3"/>
                                    <w:left w:val="single" w:sz="2" w:space="0" w:color="D9D9E3"/>
                                    <w:bottom w:val="single" w:sz="2" w:space="0" w:color="D9D9E3"/>
                                    <w:right w:val="single" w:sz="2" w:space="0" w:color="D9D9E3"/>
                                  </w:divBdr>
                                  <w:divsChild>
                                    <w:div w:id="2126145415">
                                      <w:marLeft w:val="0"/>
                                      <w:marRight w:val="0"/>
                                      <w:marTop w:val="0"/>
                                      <w:marBottom w:val="0"/>
                                      <w:divBdr>
                                        <w:top w:val="single" w:sz="2" w:space="0" w:color="D9D9E3"/>
                                        <w:left w:val="single" w:sz="2" w:space="0" w:color="D9D9E3"/>
                                        <w:bottom w:val="single" w:sz="2" w:space="0" w:color="D9D9E3"/>
                                        <w:right w:val="single" w:sz="2" w:space="0" w:color="D9D9E3"/>
                                      </w:divBdr>
                                      <w:divsChild>
                                        <w:div w:id="1588999779">
                                          <w:marLeft w:val="0"/>
                                          <w:marRight w:val="0"/>
                                          <w:marTop w:val="0"/>
                                          <w:marBottom w:val="0"/>
                                          <w:divBdr>
                                            <w:top w:val="single" w:sz="2" w:space="0" w:color="D9D9E3"/>
                                            <w:left w:val="single" w:sz="2" w:space="0" w:color="D9D9E3"/>
                                            <w:bottom w:val="single" w:sz="2" w:space="0" w:color="D9D9E3"/>
                                            <w:right w:val="single" w:sz="2" w:space="0" w:color="D9D9E3"/>
                                          </w:divBdr>
                                          <w:divsChild>
                                            <w:div w:id="867792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65134619">
          <w:marLeft w:val="0"/>
          <w:marRight w:val="0"/>
          <w:marTop w:val="0"/>
          <w:marBottom w:val="0"/>
          <w:divBdr>
            <w:top w:val="none" w:sz="0" w:space="0" w:color="auto"/>
            <w:left w:val="none" w:sz="0" w:space="0" w:color="auto"/>
            <w:bottom w:val="none" w:sz="0" w:space="0" w:color="auto"/>
            <w:right w:val="none" w:sz="0" w:space="0" w:color="auto"/>
          </w:divBdr>
          <w:divsChild>
            <w:div w:id="640109742">
              <w:marLeft w:val="0"/>
              <w:marRight w:val="0"/>
              <w:marTop w:val="0"/>
              <w:marBottom w:val="0"/>
              <w:divBdr>
                <w:top w:val="single" w:sz="2" w:space="0" w:color="D9D9E3"/>
                <w:left w:val="single" w:sz="2" w:space="0" w:color="D9D9E3"/>
                <w:bottom w:val="single" w:sz="2" w:space="0" w:color="D9D9E3"/>
                <w:right w:val="single" w:sz="2" w:space="0" w:color="D9D9E3"/>
              </w:divBdr>
              <w:divsChild>
                <w:div w:id="18228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45631">
      <w:bodyDiv w:val="1"/>
      <w:marLeft w:val="0"/>
      <w:marRight w:val="0"/>
      <w:marTop w:val="0"/>
      <w:marBottom w:val="0"/>
      <w:divBdr>
        <w:top w:val="none" w:sz="0" w:space="0" w:color="auto"/>
        <w:left w:val="none" w:sz="0" w:space="0" w:color="auto"/>
        <w:bottom w:val="none" w:sz="0" w:space="0" w:color="auto"/>
        <w:right w:val="none" w:sz="0" w:space="0" w:color="auto"/>
      </w:divBdr>
    </w:div>
    <w:div w:id="1035275669">
      <w:bodyDiv w:val="1"/>
      <w:marLeft w:val="0"/>
      <w:marRight w:val="0"/>
      <w:marTop w:val="0"/>
      <w:marBottom w:val="0"/>
      <w:divBdr>
        <w:top w:val="none" w:sz="0" w:space="0" w:color="auto"/>
        <w:left w:val="none" w:sz="0" w:space="0" w:color="auto"/>
        <w:bottom w:val="none" w:sz="0" w:space="0" w:color="auto"/>
        <w:right w:val="none" w:sz="0" w:space="0" w:color="auto"/>
      </w:divBdr>
    </w:div>
    <w:div w:id="1230187088">
      <w:bodyDiv w:val="1"/>
      <w:marLeft w:val="0"/>
      <w:marRight w:val="0"/>
      <w:marTop w:val="0"/>
      <w:marBottom w:val="0"/>
      <w:divBdr>
        <w:top w:val="none" w:sz="0" w:space="0" w:color="auto"/>
        <w:left w:val="none" w:sz="0" w:space="0" w:color="auto"/>
        <w:bottom w:val="none" w:sz="0" w:space="0" w:color="auto"/>
        <w:right w:val="none" w:sz="0" w:space="0" w:color="auto"/>
      </w:divBdr>
      <w:divsChild>
        <w:div w:id="335957169">
          <w:marLeft w:val="0"/>
          <w:marRight w:val="0"/>
          <w:marTop w:val="0"/>
          <w:marBottom w:val="0"/>
          <w:divBdr>
            <w:top w:val="single" w:sz="2" w:space="0" w:color="D9D9E3"/>
            <w:left w:val="single" w:sz="2" w:space="0" w:color="D9D9E3"/>
            <w:bottom w:val="single" w:sz="2" w:space="0" w:color="D9D9E3"/>
            <w:right w:val="single" w:sz="2" w:space="0" w:color="D9D9E3"/>
          </w:divBdr>
          <w:divsChild>
            <w:div w:id="2026662433">
              <w:marLeft w:val="0"/>
              <w:marRight w:val="0"/>
              <w:marTop w:val="0"/>
              <w:marBottom w:val="0"/>
              <w:divBdr>
                <w:top w:val="single" w:sz="2" w:space="0" w:color="D9D9E3"/>
                <w:left w:val="single" w:sz="2" w:space="0" w:color="D9D9E3"/>
                <w:bottom w:val="single" w:sz="2" w:space="0" w:color="D9D9E3"/>
                <w:right w:val="single" w:sz="2" w:space="0" w:color="D9D9E3"/>
              </w:divBdr>
              <w:divsChild>
                <w:div w:id="234049017">
                  <w:marLeft w:val="0"/>
                  <w:marRight w:val="0"/>
                  <w:marTop w:val="0"/>
                  <w:marBottom w:val="0"/>
                  <w:divBdr>
                    <w:top w:val="single" w:sz="2" w:space="0" w:color="D9D9E3"/>
                    <w:left w:val="single" w:sz="2" w:space="0" w:color="D9D9E3"/>
                    <w:bottom w:val="single" w:sz="2" w:space="0" w:color="D9D9E3"/>
                    <w:right w:val="single" w:sz="2" w:space="0" w:color="D9D9E3"/>
                  </w:divBdr>
                  <w:divsChild>
                    <w:div w:id="926159490">
                      <w:marLeft w:val="0"/>
                      <w:marRight w:val="0"/>
                      <w:marTop w:val="0"/>
                      <w:marBottom w:val="0"/>
                      <w:divBdr>
                        <w:top w:val="single" w:sz="2" w:space="0" w:color="D9D9E3"/>
                        <w:left w:val="single" w:sz="2" w:space="0" w:color="D9D9E3"/>
                        <w:bottom w:val="single" w:sz="2" w:space="0" w:color="D9D9E3"/>
                        <w:right w:val="single" w:sz="2" w:space="0" w:color="D9D9E3"/>
                      </w:divBdr>
                      <w:divsChild>
                        <w:div w:id="3554032">
                          <w:marLeft w:val="0"/>
                          <w:marRight w:val="0"/>
                          <w:marTop w:val="0"/>
                          <w:marBottom w:val="0"/>
                          <w:divBdr>
                            <w:top w:val="single" w:sz="2" w:space="0" w:color="auto"/>
                            <w:left w:val="single" w:sz="2" w:space="0" w:color="auto"/>
                            <w:bottom w:val="single" w:sz="6" w:space="0" w:color="auto"/>
                            <w:right w:val="single" w:sz="2" w:space="0" w:color="auto"/>
                          </w:divBdr>
                          <w:divsChild>
                            <w:div w:id="341326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923903740">
                                  <w:marLeft w:val="0"/>
                                  <w:marRight w:val="0"/>
                                  <w:marTop w:val="0"/>
                                  <w:marBottom w:val="0"/>
                                  <w:divBdr>
                                    <w:top w:val="single" w:sz="2" w:space="0" w:color="D9D9E3"/>
                                    <w:left w:val="single" w:sz="2" w:space="0" w:color="D9D9E3"/>
                                    <w:bottom w:val="single" w:sz="2" w:space="0" w:color="D9D9E3"/>
                                    <w:right w:val="single" w:sz="2" w:space="0" w:color="D9D9E3"/>
                                  </w:divBdr>
                                  <w:divsChild>
                                    <w:div w:id="836112341">
                                      <w:marLeft w:val="0"/>
                                      <w:marRight w:val="0"/>
                                      <w:marTop w:val="0"/>
                                      <w:marBottom w:val="0"/>
                                      <w:divBdr>
                                        <w:top w:val="single" w:sz="2" w:space="0" w:color="D9D9E3"/>
                                        <w:left w:val="single" w:sz="2" w:space="0" w:color="D9D9E3"/>
                                        <w:bottom w:val="single" w:sz="2" w:space="0" w:color="D9D9E3"/>
                                        <w:right w:val="single" w:sz="2" w:space="0" w:color="D9D9E3"/>
                                      </w:divBdr>
                                      <w:divsChild>
                                        <w:div w:id="1570922684">
                                          <w:marLeft w:val="0"/>
                                          <w:marRight w:val="0"/>
                                          <w:marTop w:val="0"/>
                                          <w:marBottom w:val="0"/>
                                          <w:divBdr>
                                            <w:top w:val="single" w:sz="2" w:space="0" w:color="D9D9E3"/>
                                            <w:left w:val="single" w:sz="2" w:space="0" w:color="D9D9E3"/>
                                            <w:bottom w:val="single" w:sz="2" w:space="0" w:color="D9D9E3"/>
                                            <w:right w:val="single" w:sz="2" w:space="0" w:color="D9D9E3"/>
                                          </w:divBdr>
                                          <w:divsChild>
                                            <w:div w:id="5568179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09541471">
                          <w:marLeft w:val="0"/>
                          <w:marRight w:val="0"/>
                          <w:marTop w:val="0"/>
                          <w:marBottom w:val="0"/>
                          <w:divBdr>
                            <w:top w:val="single" w:sz="2" w:space="0" w:color="auto"/>
                            <w:left w:val="single" w:sz="2" w:space="0" w:color="auto"/>
                            <w:bottom w:val="single" w:sz="6" w:space="0" w:color="auto"/>
                            <w:right w:val="single" w:sz="2" w:space="0" w:color="auto"/>
                          </w:divBdr>
                          <w:divsChild>
                            <w:div w:id="185099468">
                              <w:marLeft w:val="0"/>
                              <w:marRight w:val="0"/>
                              <w:marTop w:val="100"/>
                              <w:marBottom w:val="100"/>
                              <w:divBdr>
                                <w:top w:val="single" w:sz="2" w:space="0" w:color="D9D9E3"/>
                                <w:left w:val="single" w:sz="2" w:space="0" w:color="D9D9E3"/>
                                <w:bottom w:val="single" w:sz="2" w:space="0" w:color="D9D9E3"/>
                                <w:right w:val="single" w:sz="2" w:space="0" w:color="D9D9E3"/>
                              </w:divBdr>
                              <w:divsChild>
                                <w:div w:id="340670627">
                                  <w:marLeft w:val="0"/>
                                  <w:marRight w:val="0"/>
                                  <w:marTop w:val="0"/>
                                  <w:marBottom w:val="0"/>
                                  <w:divBdr>
                                    <w:top w:val="single" w:sz="2" w:space="0" w:color="D9D9E3"/>
                                    <w:left w:val="single" w:sz="2" w:space="0" w:color="D9D9E3"/>
                                    <w:bottom w:val="single" w:sz="2" w:space="0" w:color="D9D9E3"/>
                                    <w:right w:val="single" w:sz="2" w:space="0" w:color="D9D9E3"/>
                                  </w:divBdr>
                                  <w:divsChild>
                                    <w:div w:id="6172993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56745741">
                                  <w:marLeft w:val="0"/>
                                  <w:marRight w:val="0"/>
                                  <w:marTop w:val="0"/>
                                  <w:marBottom w:val="0"/>
                                  <w:divBdr>
                                    <w:top w:val="single" w:sz="2" w:space="0" w:color="D9D9E3"/>
                                    <w:left w:val="single" w:sz="2" w:space="0" w:color="D9D9E3"/>
                                    <w:bottom w:val="single" w:sz="2" w:space="0" w:color="D9D9E3"/>
                                    <w:right w:val="single" w:sz="2" w:space="0" w:color="D9D9E3"/>
                                  </w:divBdr>
                                  <w:divsChild>
                                    <w:div w:id="414015283">
                                      <w:marLeft w:val="0"/>
                                      <w:marRight w:val="0"/>
                                      <w:marTop w:val="0"/>
                                      <w:marBottom w:val="0"/>
                                      <w:divBdr>
                                        <w:top w:val="single" w:sz="2" w:space="0" w:color="D9D9E3"/>
                                        <w:left w:val="single" w:sz="2" w:space="0" w:color="D9D9E3"/>
                                        <w:bottom w:val="single" w:sz="2" w:space="0" w:color="D9D9E3"/>
                                        <w:right w:val="single" w:sz="2" w:space="0" w:color="D9D9E3"/>
                                      </w:divBdr>
                                      <w:divsChild>
                                        <w:div w:id="14946409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7359573">
                          <w:marLeft w:val="0"/>
                          <w:marRight w:val="0"/>
                          <w:marTop w:val="0"/>
                          <w:marBottom w:val="0"/>
                          <w:divBdr>
                            <w:top w:val="single" w:sz="2" w:space="0" w:color="auto"/>
                            <w:left w:val="single" w:sz="2" w:space="0" w:color="auto"/>
                            <w:bottom w:val="single" w:sz="6" w:space="0" w:color="auto"/>
                            <w:right w:val="single" w:sz="2" w:space="0" w:color="auto"/>
                          </w:divBdr>
                          <w:divsChild>
                            <w:div w:id="1283608665">
                              <w:marLeft w:val="0"/>
                              <w:marRight w:val="0"/>
                              <w:marTop w:val="100"/>
                              <w:marBottom w:val="100"/>
                              <w:divBdr>
                                <w:top w:val="single" w:sz="2" w:space="0" w:color="D9D9E3"/>
                                <w:left w:val="single" w:sz="2" w:space="0" w:color="D9D9E3"/>
                                <w:bottom w:val="single" w:sz="2" w:space="0" w:color="D9D9E3"/>
                                <w:right w:val="single" w:sz="2" w:space="0" w:color="D9D9E3"/>
                              </w:divBdr>
                              <w:divsChild>
                                <w:div w:id="602806856">
                                  <w:marLeft w:val="0"/>
                                  <w:marRight w:val="0"/>
                                  <w:marTop w:val="0"/>
                                  <w:marBottom w:val="0"/>
                                  <w:divBdr>
                                    <w:top w:val="single" w:sz="2" w:space="0" w:color="D9D9E3"/>
                                    <w:left w:val="single" w:sz="2" w:space="0" w:color="D9D9E3"/>
                                    <w:bottom w:val="single" w:sz="2" w:space="0" w:color="D9D9E3"/>
                                    <w:right w:val="single" w:sz="2" w:space="0" w:color="D9D9E3"/>
                                  </w:divBdr>
                                  <w:divsChild>
                                    <w:div w:id="429357436">
                                      <w:marLeft w:val="0"/>
                                      <w:marRight w:val="0"/>
                                      <w:marTop w:val="0"/>
                                      <w:marBottom w:val="0"/>
                                      <w:divBdr>
                                        <w:top w:val="single" w:sz="2" w:space="0" w:color="D9D9E3"/>
                                        <w:left w:val="single" w:sz="2" w:space="0" w:color="D9D9E3"/>
                                        <w:bottom w:val="single" w:sz="2" w:space="0" w:color="D9D9E3"/>
                                        <w:right w:val="single" w:sz="2" w:space="0" w:color="D9D9E3"/>
                                      </w:divBdr>
                                      <w:divsChild>
                                        <w:div w:id="313148418">
                                          <w:marLeft w:val="0"/>
                                          <w:marRight w:val="0"/>
                                          <w:marTop w:val="0"/>
                                          <w:marBottom w:val="0"/>
                                          <w:divBdr>
                                            <w:top w:val="single" w:sz="2" w:space="0" w:color="D9D9E3"/>
                                            <w:left w:val="single" w:sz="2" w:space="0" w:color="D9D9E3"/>
                                            <w:bottom w:val="single" w:sz="2" w:space="0" w:color="D9D9E3"/>
                                            <w:right w:val="single" w:sz="2" w:space="0" w:color="D9D9E3"/>
                                          </w:divBdr>
                                          <w:divsChild>
                                            <w:div w:id="16989688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81835170">
          <w:marLeft w:val="0"/>
          <w:marRight w:val="0"/>
          <w:marTop w:val="0"/>
          <w:marBottom w:val="0"/>
          <w:divBdr>
            <w:top w:val="none" w:sz="0" w:space="0" w:color="auto"/>
            <w:left w:val="none" w:sz="0" w:space="0" w:color="auto"/>
            <w:bottom w:val="none" w:sz="0" w:space="0" w:color="auto"/>
            <w:right w:val="none" w:sz="0" w:space="0" w:color="auto"/>
          </w:divBdr>
        </w:div>
      </w:divsChild>
    </w:div>
    <w:div w:id="1670713038">
      <w:bodyDiv w:val="1"/>
      <w:marLeft w:val="0"/>
      <w:marRight w:val="0"/>
      <w:marTop w:val="0"/>
      <w:marBottom w:val="0"/>
      <w:divBdr>
        <w:top w:val="none" w:sz="0" w:space="0" w:color="auto"/>
        <w:left w:val="none" w:sz="0" w:space="0" w:color="auto"/>
        <w:bottom w:val="none" w:sz="0" w:space="0" w:color="auto"/>
        <w:right w:val="none" w:sz="0" w:space="0" w:color="auto"/>
      </w:divBdr>
    </w:div>
    <w:div w:id="2006005928">
      <w:bodyDiv w:val="1"/>
      <w:marLeft w:val="0"/>
      <w:marRight w:val="0"/>
      <w:marTop w:val="0"/>
      <w:marBottom w:val="0"/>
      <w:divBdr>
        <w:top w:val="none" w:sz="0" w:space="0" w:color="auto"/>
        <w:left w:val="none" w:sz="0" w:space="0" w:color="auto"/>
        <w:bottom w:val="none" w:sz="0" w:space="0" w:color="auto"/>
        <w:right w:val="none" w:sz="0" w:space="0" w:color="auto"/>
      </w:divBdr>
      <w:divsChild>
        <w:div w:id="1287278476">
          <w:marLeft w:val="0"/>
          <w:marRight w:val="0"/>
          <w:marTop w:val="0"/>
          <w:marBottom w:val="0"/>
          <w:divBdr>
            <w:top w:val="single" w:sz="2" w:space="0" w:color="D9D9E3"/>
            <w:left w:val="single" w:sz="2" w:space="0" w:color="D9D9E3"/>
            <w:bottom w:val="single" w:sz="2" w:space="0" w:color="D9D9E3"/>
            <w:right w:val="single" w:sz="2" w:space="0" w:color="D9D9E3"/>
          </w:divBdr>
          <w:divsChild>
            <w:div w:id="1095978602">
              <w:marLeft w:val="0"/>
              <w:marRight w:val="0"/>
              <w:marTop w:val="0"/>
              <w:marBottom w:val="0"/>
              <w:divBdr>
                <w:top w:val="single" w:sz="2" w:space="0" w:color="D9D9E3"/>
                <w:left w:val="single" w:sz="2" w:space="0" w:color="D9D9E3"/>
                <w:bottom w:val="single" w:sz="2" w:space="0" w:color="D9D9E3"/>
                <w:right w:val="single" w:sz="2" w:space="0" w:color="D9D9E3"/>
              </w:divBdr>
              <w:divsChild>
                <w:div w:id="1262910551">
                  <w:marLeft w:val="0"/>
                  <w:marRight w:val="0"/>
                  <w:marTop w:val="0"/>
                  <w:marBottom w:val="0"/>
                  <w:divBdr>
                    <w:top w:val="single" w:sz="2" w:space="0" w:color="D9D9E3"/>
                    <w:left w:val="single" w:sz="2" w:space="0" w:color="D9D9E3"/>
                    <w:bottom w:val="single" w:sz="2" w:space="0" w:color="D9D9E3"/>
                    <w:right w:val="single" w:sz="2" w:space="0" w:color="D9D9E3"/>
                  </w:divBdr>
                  <w:divsChild>
                    <w:div w:id="1080827965">
                      <w:marLeft w:val="0"/>
                      <w:marRight w:val="0"/>
                      <w:marTop w:val="0"/>
                      <w:marBottom w:val="0"/>
                      <w:divBdr>
                        <w:top w:val="single" w:sz="2" w:space="0" w:color="D9D9E3"/>
                        <w:left w:val="single" w:sz="2" w:space="0" w:color="D9D9E3"/>
                        <w:bottom w:val="single" w:sz="2" w:space="0" w:color="D9D9E3"/>
                        <w:right w:val="single" w:sz="2" w:space="0" w:color="D9D9E3"/>
                      </w:divBdr>
                      <w:divsChild>
                        <w:div w:id="709495646">
                          <w:marLeft w:val="0"/>
                          <w:marRight w:val="0"/>
                          <w:marTop w:val="0"/>
                          <w:marBottom w:val="0"/>
                          <w:divBdr>
                            <w:top w:val="single" w:sz="2" w:space="0" w:color="auto"/>
                            <w:left w:val="single" w:sz="2" w:space="0" w:color="auto"/>
                            <w:bottom w:val="single" w:sz="6" w:space="0" w:color="auto"/>
                            <w:right w:val="single" w:sz="2" w:space="0" w:color="auto"/>
                          </w:divBdr>
                          <w:divsChild>
                            <w:div w:id="1780251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874996366">
                                  <w:marLeft w:val="0"/>
                                  <w:marRight w:val="0"/>
                                  <w:marTop w:val="0"/>
                                  <w:marBottom w:val="0"/>
                                  <w:divBdr>
                                    <w:top w:val="single" w:sz="2" w:space="0" w:color="D9D9E3"/>
                                    <w:left w:val="single" w:sz="2" w:space="0" w:color="D9D9E3"/>
                                    <w:bottom w:val="single" w:sz="2" w:space="0" w:color="D9D9E3"/>
                                    <w:right w:val="single" w:sz="2" w:space="0" w:color="D9D9E3"/>
                                  </w:divBdr>
                                  <w:divsChild>
                                    <w:div w:id="1785415254">
                                      <w:marLeft w:val="0"/>
                                      <w:marRight w:val="0"/>
                                      <w:marTop w:val="0"/>
                                      <w:marBottom w:val="0"/>
                                      <w:divBdr>
                                        <w:top w:val="single" w:sz="2" w:space="0" w:color="D9D9E3"/>
                                        <w:left w:val="single" w:sz="2" w:space="0" w:color="D9D9E3"/>
                                        <w:bottom w:val="single" w:sz="2" w:space="0" w:color="D9D9E3"/>
                                        <w:right w:val="single" w:sz="2" w:space="0" w:color="D9D9E3"/>
                                      </w:divBdr>
                                      <w:divsChild>
                                        <w:div w:id="1923710654">
                                          <w:marLeft w:val="0"/>
                                          <w:marRight w:val="0"/>
                                          <w:marTop w:val="0"/>
                                          <w:marBottom w:val="0"/>
                                          <w:divBdr>
                                            <w:top w:val="single" w:sz="2" w:space="0" w:color="D9D9E3"/>
                                            <w:left w:val="single" w:sz="2" w:space="0" w:color="D9D9E3"/>
                                            <w:bottom w:val="single" w:sz="2" w:space="0" w:color="D9D9E3"/>
                                            <w:right w:val="single" w:sz="2" w:space="0" w:color="D9D9E3"/>
                                          </w:divBdr>
                                          <w:divsChild>
                                            <w:div w:id="99297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21494517">
                          <w:marLeft w:val="0"/>
                          <w:marRight w:val="0"/>
                          <w:marTop w:val="0"/>
                          <w:marBottom w:val="0"/>
                          <w:divBdr>
                            <w:top w:val="single" w:sz="2" w:space="0" w:color="auto"/>
                            <w:left w:val="single" w:sz="2" w:space="0" w:color="auto"/>
                            <w:bottom w:val="single" w:sz="6" w:space="0" w:color="auto"/>
                            <w:right w:val="single" w:sz="2" w:space="0" w:color="auto"/>
                          </w:divBdr>
                          <w:divsChild>
                            <w:div w:id="484325966">
                              <w:marLeft w:val="0"/>
                              <w:marRight w:val="0"/>
                              <w:marTop w:val="100"/>
                              <w:marBottom w:val="100"/>
                              <w:divBdr>
                                <w:top w:val="single" w:sz="2" w:space="0" w:color="D9D9E3"/>
                                <w:left w:val="single" w:sz="2" w:space="0" w:color="D9D9E3"/>
                                <w:bottom w:val="single" w:sz="2" w:space="0" w:color="D9D9E3"/>
                                <w:right w:val="single" w:sz="2" w:space="0" w:color="D9D9E3"/>
                              </w:divBdr>
                              <w:divsChild>
                                <w:div w:id="215941517">
                                  <w:marLeft w:val="0"/>
                                  <w:marRight w:val="0"/>
                                  <w:marTop w:val="0"/>
                                  <w:marBottom w:val="0"/>
                                  <w:divBdr>
                                    <w:top w:val="single" w:sz="2" w:space="0" w:color="D9D9E3"/>
                                    <w:left w:val="single" w:sz="2" w:space="0" w:color="D9D9E3"/>
                                    <w:bottom w:val="single" w:sz="2" w:space="0" w:color="D9D9E3"/>
                                    <w:right w:val="single" w:sz="2" w:space="0" w:color="D9D9E3"/>
                                  </w:divBdr>
                                  <w:divsChild>
                                    <w:div w:id="351423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42573743">
                                  <w:marLeft w:val="0"/>
                                  <w:marRight w:val="0"/>
                                  <w:marTop w:val="0"/>
                                  <w:marBottom w:val="0"/>
                                  <w:divBdr>
                                    <w:top w:val="single" w:sz="2" w:space="0" w:color="D9D9E3"/>
                                    <w:left w:val="single" w:sz="2" w:space="0" w:color="D9D9E3"/>
                                    <w:bottom w:val="single" w:sz="2" w:space="0" w:color="D9D9E3"/>
                                    <w:right w:val="single" w:sz="2" w:space="0" w:color="D9D9E3"/>
                                  </w:divBdr>
                                  <w:divsChild>
                                    <w:div w:id="6488818">
                                      <w:marLeft w:val="0"/>
                                      <w:marRight w:val="0"/>
                                      <w:marTop w:val="0"/>
                                      <w:marBottom w:val="0"/>
                                      <w:divBdr>
                                        <w:top w:val="single" w:sz="2" w:space="0" w:color="D9D9E3"/>
                                        <w:left w:val="single" w:sz="2" w:space="0" w:color="D9D9E3"/>
                                        <w:bottom w:val="single" w:sz="2" w:space="0" w:color="D9D9E3"/>
                                        <w:right w:val="single" w:sz="2" w:space="0" w:color="D9D9E3"/>
                                      </w:divBdr>
                                      <w:divsChild>
                                        <w:div w:id="2739058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5527290">
                          <w:marLeft w:val="0"/>
                          <w:marRight w:val="0"/>
                          <w:marTop w:val="0"/>
                          <w:marBottom w:val="0"/>
                          <w:divBdr>
                            <w:top w:val="single" w:sz="2" w:space="0" w:color="auto"/>
                            <w:left w:val="single" w:sz="2" w:space="0" w:color="auto"/>
                            <w:bottom w:val="single" w:sz="6" w:space="0" w:color="auto"/>
                            <w:right w:val="single" w:sz="2" w:space="0" w:color="auto"/>
                          </w:divBdr>
                          <w:divsChild>
                            <w:div w:id="1909487713">
                              <w:marLeft w:val="0"/>
                              <w:marRight w:val="0"/>
                              <w:marTop w:val="100"/>
                              <w:marBottom w:val="100"/>
                              <w:divBdr>
                                <w:top w:val="single" w:sz="2" w:space="0" w:color="D9D9E3"/>
                                <w:left w:val="single" w:sz="2" w:space="0" w:color="D9D9E3"/>
                                <w:bottom w:val="single" w:sz="2" w:space="0" w:color="D9D9E3"/>
                                <w:right w:val="single" w:sz="2" w:space="0" w:color="D9D9E3"/>
                              </w:divBdr>
                              <w:divsChild>
                                <w:div w:id="1407415961">
                                  <w:marLeft w:val="0"/>
                                  <w:marRight w:val="0"/>
                                  <w:marTop w:val="0"/>
                                  <w:marBottom w:val="0"/>
                                  <w:divBdr>
                                    <w:top w:val="single" w:sz="2" w:space="0" w:color="D9D9E3"/>
                                    <w:left w:val="single" w:sz="2" w:space="0" w:color="D9D9E3"/>
                                    <w:bottom w:val="single" w:sz="2" w:space="0" w:color="D9D9E3"/>
                                    <w:right w:val="single" w:sz="2" w:space="0" w:color="D9D9E3"/>
                                  </w:divBdr>
                                  <w:divsChild>
                                    <w:div w:id="1314799279">
                                      <w:marLeft w:val="0"/>
                                      <w:marRight w:val="0"/>
                                      <w:marTop w:val="0"/>
                                      <w:marBottom w:val="0"/>
                                      <w:divBdr>
                                        <w:top w:val="single" w:sz="2" w:space="0" w:color="D9D9E3"/>
                                        <w:left w:val="single" w:sz="2" w:space="0" w:color="D9D9E3"/>
                                        <w:bottom w:val="single" w:sz="2" w:space="0" w:color="D9D9E3"/>
                                        <w:right w:val="single" w:sz="2" w:space="0" w:color="D9D9E3"/>
                                      </w:divBdr>
                                      <w:divsChild>
                                        <w:div w:id="59060540">
                                          <w:marLeft w:val="0"/>
                                          <w:marRight w:val="0"/>
                                          <w:marTop w:val="0"/>
                                          <w:marBottom w:val="0"/>
                                          <w:divBdr>
                                            <w:top w:val="single" w:sz="2" w:space="0" w:color="D9D9E3"/>
                                            <w:left w:val="single" w:sz="2" w:space="0" w:color="D9D9E3"/>
                                            <w:bottom w:val="single" w:sz="2" w:space="0" w:color="D9D9E3"/>
                                            <w:right w:val="single" w:sz="2" w:space="0" w:color="D9D9E3"/>
                                          </w:divBdr>
                                          <w:divsChild>
                                            <w:div w:id="1563366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47797482">
          <w:marLeft w:val="0"/>
          <w:marRight w:val="0"/>
          <w:marTop w:val="0"/>
          <w:marBottom w:val="0"/>
          <w:divBdr>
            <w:top w:val="none" w:sz="0" w:space="0" w:color="auto"/>
            <w:left w:val="none" w:sz="0" w:space="0" w:color="auto"/>
            <w:bottom w:val="none" w:sz="0" w:space="0" w:color="auto"/>
            <w:right w:val="none" w:sz="0" w:space="0" w:color="auto"/>
          </w:divBdr>
          <w:divsChild>
            <w:div w:id="2120366856">
              <w:marLeft w:val="0"/>
              <w:marRight w:val="0"/>
              <w:marTop w:val="0"/>
              <w:marBottom w:val="0"/>
              <w:divBdr>
                <w:top w:val="single" w:sz="2" w:space="0" w:color="D9D9E3"/>
                <w:left w:val="single" w:sz="2" w:space="0" w:color="D9D9E3"/>
                <w:bottom w:val="single" w:sz="2" w:space="0" w:color="D9D9E3"/>
                <w:right w:val="single" w:sz="2" w:space="0" w:color="D9D9E3"/>
              </w:divBdr>
              <w:divsChild>
                <w:div w:id="102532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QuickStyle" Target="diagrams/quickStyle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95813A-DD70-4571-B80D-B0B40447FBF3}"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C6FACC1-F963-4A78-9A1D-FB7B73968302}">
      <dgm:prSet phldrT="[Text]"/>
      <dgm:spPr/>
      <dgm:t>
        <a:bodyPr/>
        <a:lstStyle/>
        <a:p>
          <a:pPr algn="ctr"/>
          <a:r>
            <a:rPr lang="en-US" dirty="0"/>
            <a:t>Focus on U.S. startups.</a:t>
          </a:r>
        </a:p>
      </dgm:t>
    </dgm:pt>
    <dgm:pt modelId="{A2AADACE-5D28-4396-88C2-7BF5321F55B5}" type="parTrans" cxnId="{E0AF1AE4-7DEC-4F7D-A7EC-FAF556F71F88}">
      <dgm:prSet/>
      <dgm:spPr/>
      <dgm:t>
        <a:bodyPr/>
        <a:lstStyle/>
        <a:p>
          <a:pPr algn="ctr"/>
          <a:endParaRPr lang="en-US"/>
        </a:p>
      </dgm:t>
    </dgm:pt>
    <dgm:pt modelId="{393A66E6-E172-45A0-A700-38F354E196DA}" type="sibTrans" cxnId="{E0AF1AE4-7DEC-4F7D-A7EC-FAF556F71F88}">
      <dgm:prSet/>
      <dgm:spPr/>
      <dgm:t>
        <a:bodyPr/>
        <a:lstStyle/>
        <a:p>
          <a:pPr algn="ctr"/>
          <a:endParaRPr lang="en-US"/>
        </a:p>
      </dgm:t>
    </dgm:pt>
    <dgm:pt modelId="{67556D0A-390A-481C-BE24-820BA1D7297D}">
      <dgm:prSet/>
      <dgm:spPr/>
      <dgm:t>
        <a:bodyPr/>
        <a:lstStyle/>
        <a:p>
          <a:pPr algn="ctr"/>
          <a:r>
            <a:rPr lang="en-US" dirty="0"/>
            <a:t>Exclude 'funding_rounds' missing data.</a:t>
          </a:r>
        </a:p>
      </dgm:t>
    </dgm:pt>
    <dgm:pt modelId="{5CBFA932-0945-4B37-ABF7-0D31BF251B89}" type="parTrans" cxnId="{382BF59B-CD49-47D6-9058-EE4A894363C4}">
      <dgm:prSet/>
      <dgm:spPr/>
      <dgm:t>
        <a:bodyPr/>
        <a:lstStyle/>
        <a:p>
          <a:pPr algn="ctr"/>
          <a:endParaRPr lang="en-US"/>
        </a:p>
      </dgm:t>
    </dgm:pt>
    <dgm:pt modelId="{52B6B5BC-AD7F-4F44-B1B1-2C67648E3BD1}" type="sibTrans" cxnId="{382BF59B-CD49-47D6-9058-EE4A894363C4}">
      <dgm:prSet/>
      <dgm:spPr/>
      <dgm:t>
        <a:bodyPr/>
        <a:lstStyle/>
        <a:p>
          <a:pPr algn="ctr"/>
          <a:endParaRPr lang="en-US"/>
        </a:p>
      </dgm:t>
    </dgm:pt>
    <dgm:pt modelId="{4837F78E-0268-42A9-BD59-8289F713C5ED}">
      <dgm:prSet/>
      <dgm:spPr/>
      <dgm:t>
        <a:bodyPr/>
        <a:lstStyle/>
        <a:p>
          <a:pPr algn="ctr"/>
          <a:r>
            <a:rPr lang="en-US" dirty="0"/>
            <a:t>Label 'closed' as unsuccessful.</a:t>
          </a:r>
        </a:p>
      </dgm:t>
    </dgm:pt>
    <dgm:pt modelId="{A630FDEE-6122-46E6-8B3A-7278563357B1}" type="parTrans" cxnId="{3C41B554-1907-44E3-A183-79FA61237F85}">
      <dgm:prSet/>
      <dgm:spPr/>
      <dgm:t>
        <a:bodyPr/>
        <a:lstStyle/>
        <a:p>
          <a:pPr algn="ctr"/>
          <a:endParaRPr lang="en-US"/>
        </a:p>
      </dgm:t>
    </dgm:pt>
    <dgm:pt modelId="{C0C554B4-E27C-47C9-A799-7BF6B0A8D608}" type="sibTrans" cxnId="{3C41B554-1907-44E3-A183-79FA61237F85}">
      <dgm:prSet/>
      <dgm:spPr/>
      <dgm:t>
        <a:bodyPr/>
        <a:lstStyle/>
        <a:p>
          <a:pPr algn="ctr"/>
          <a:endParaRPr lang="en-US"/>
        </a:p>
      </dgm:t>
    </dgm:pt>
    <dgm:pt modelId="{76DF29D4-2936-4646-B9B1-3E139EADBF7C}">
      <dgm:prSet/>
      <dgm:spPr/>
      <dgm:t>
        <a:bodyPr/>
        <a:lstStyle/>
        <a:p>
          <a:pPr algn="ctr"/>
          <a:r>
            <a:rPr lang="en-US" dirty="0"/>
            <a:t>Exclude pre-2009 startups.</a:t>
          </a:r>
        </a:p>
      </dgm:t>
    </dgm:pt>
    <dgm:pt modelId="{57F8A4B5-89DF-4718-846D-F4DD1D2F8066}" type="parTrans" cxnId="{BF1A4625-B494-45A8-8039-7CDAFCFBE6C0}">
      <dgm:prSet/>
      <dgm:spPr/>
      <dgm:t>
        <a:bodyPr/>
        <a:lstStyle/>
        <a:p>
          <a:pPr algn="ctr"/>
          <a:endParaRPr lang="en-US"/>
        </a:p>
      </dgm:t>
    </dgm:pt>
    <dgm:pt modelId="{0627C5AB-81E0-4FED-AE87-C1E8D6408BF2}" type="sibTrans" cxnId="{BF1A4625-B494-45A8-8039-7CDAFCFBE6C0}">
      <dgm:prSet/>
      <dgm:spPr/>
      <dgm:t>
        <a:bodyPr/>
        <a:lstStyle/>
        <a:p>
          <a:pPr algn="ctr"/>
          <a:endParaRPr lang="en-US"/>
        </a:p>
      </dgm:t>
    </dgm:pt>
    <dgm:pt modelId="{CF6F0F6C-4BBC-4065-9269-7C0151F01C92}">
      <dgm:prSet/>
      <dgm:spPr/>
      <dgm:t>
        <a:bodyPr/>
        <a:lstStyle/>
        <a:p>
          <a:pPr algn="ctr"/>
          <a:r>
            <a:rPr lang="en-US" dirty="0"/>
            <a:t>Omit startups missing vital details.</a:t>
          </a:r>
        </a:p>
      </dgm:t>
    </dgm:pt>
    <dgm:pt modelId="{520EF325-9A52-49EA-854F-41DB5C9FA068}" type="parTrans" cxnId="{16B3CC20-3EF2-4DBE-A9C4-9F376FBD6DD9}">
      <dgm:prSet/>
      <dgm:spPr/>
      <dgm:t>
        <a:bodyPr/>
        <a:lstStyle/>
        <a:p>
          <a:pPr algn="ctr"/>
          <a:endParaRPr lang="en-US"/>
        </a:p>
      </dgm:t>
    </dgm:pt>
    <dgm:pt modelId="{BD2F8548-0E5E-4852-A961-AA5B6EF9B540}" type="sibTrans" cxnId="{16B3CC20-3EF2-4DBE-A9C4-9F376FBD6DD9}">
      <dgm:prSet/>
      <dgm:spPr/>
      <dgm:t>
        <a:bodyPr/>
        <a:lstStyle/>
        <a:p>
          <a:pPr algn="ctr"/>
          <a:endParaRPr lang="en-US"/>
        </a:p>
      </dgm:t>
    </dgm:pt>
    <dgm:pt modelId="{D0D75542-FBC6-409F-BA15-9D05AB62ACB6}">
      <dgm:prSet/>
      <dgm:spPr/>
      <dgm:t>
        <a:bodyPr/>
        <a:lstStyle/>
        <a:p>
          <a:pPr algn="ctr"/>
          <a:r>
            <a:rPr lang="en-US" dirty="0"/>
            <a:t>Prune redundant entries.</a:t>
          </a:r>
        </a:p>
      </dgm:t>
    </dgm:pt>
    <dgm:pt modelId="{F5AEAB04-FE85-43AF-93F9-10882E31B7C1}" type="parTrans" cxnId="{B887FD8C-809F-4974-B730-AFFBF75E048C}">
      <dgm:prSet/>
      <dgm:spPr/>
      <dgm:t>
        <a:bodyPr/>
        <a:lstStyle/>
        <a:p>
          <a:pPr algn="ctr"/>
          <a:endParaRPr lang="en-US"/>
        </a:p>
      </dgm:t>
    </dgm:pt>
    <dgm:pt modelId="{0E40BB07-2159-4F37-9C82-0FD85330DA8A}" type="sibTrans" cxnId="{B887FD8C-809F-4974-B730-AFFBF75E048C}">
      <dgm:prSet/>
      <dgm:spPr/>
      <dgm:t>
        <a:bodyPr/>
        <a:lstStyle/>
        <a:p>
          <a:pPr algn="ctr"/>
          <a:endParaRPr lang="en-US"/>
        </a:p>
      </dgm:t>
    </dgm:pt>
    <dgm:pt modelId="{BD4496E2-6C35-4C01-B397-52F3F568A472}">
      <dgm:prSet/>
      <dgm:spPr/>
      <dgm:t>
        <a:bodyPr/>
        <a:lstStyle/>
        <a:p>
          <a:pPr algn="ctr"/>
          <a:r>
            <a:rPr lang="en-US" dirty="0"/>
            <a:t>Remove startups without 'region'.</a:t>
          </a:r>
        </a:p>
      </dgm:t>
    </dgm:pt>
    <dgm:pt modelId="{94A0A025-C00C-4859-88E4-54F89A3D41FB}" type="parTrans" cxnId="{04CF407C-0A87-427E-8288-84CF957BFFED}">
      <dgm:prSet/>
      <dgm:spPr/>
      <dgm:t>
        <a:bodyPr/>
        <a:lstStyle/>
        <a:p>
          <a:pPr algn="ctr"/>
          <a:endParaRPr lang="en-US"/>
        </a:p>
      </dgm:t>
    </dgm:pt>
    <dgm:pt modelId="{8A3E61EA-6DC0-495A-A2EC-599EE443B029}" type="sibTrans" cxnId="{04CF407C-0A87-427E-8288-84CF957BFFED}">
      <dgm:prSet/>
      <dgm:spPr/>
      <dgm:t>
        <a:bodyPr/>
        <a:lstStyle/>
        <a:p>
          <a:pPr algn="ctr"/>
          <a:endParaRPr lang="en-US"/>
        </a:p>
      </dgm:t>
    </dgm:pt>
    <dgm:pt modelId="{35043470-D544-4948-90E7-8710A51F769F}">
      <dgm:prSet/>
      <dgm:spPr/>
      <dgm:t>
        <a:bodyPr/>
        <a:lstStyle/>
        <a:p>
          <a:pPr algn="ctr"/>
          <a:r>
            <a:rPr lang="en-US" dirty="0"/>
            <a:t>Clean data of anomalies.</a:t>
          </a:r>
        </a:p>
      </dgm:t>
    </dgm:pt>
    <dgm:pt modelId="{71001ACB-E96B-4DEF-9D03-611945422112}" type="parTrans" cxnId="{A4CCEC95-3045-4456-BBD6-06000A036051}">
      <dgm:prSet/>
      <dgm:spPr/>
      <dgm:t>
        <a:bodyPr/>
        <a:lstStyle/>
        <a:p>
          <a:pPr algn="ctr"/>
          <a:endParaRPr lang="en-US"/>
        </a:p>
      </dgm:t>
    </dgm:pt>
    <dgm:pt modelId="{D3F06FED-C718-45C9-B3C0-F45BE0995771}" type="sibTrans" cxnId="{A4CCEC95-3045-4456-BBD6-06000A036051}">
      <dgm:prSet/>
      <dgm:spPr/>
      <dgm:t>
        <a:bodyPr/>
        <a:lstStyle/>
        <a:p>
          <a:pPr algn="ctr"/>
          <a:endParaRPr lang="en-US"/>
        </a:p>
      </dgm:t>
    </dgm:pt>
    <dgm:pt modelId="{9F3F2938-758D-48C4-A426-01A52BB9C91A}">
      <dgm:prSet/>
      <dgm:spPr/>
      <dgm:t>
        <a:bodyPr/>
        <a:lstStyle/>
        <a:p>
          <a:pPr algn="ctr"/>
          <a:r>
            <a:rPr lang="en-US" dirty="0"/>
            <a:t>Eliminate zero-variance features.</a:t>
          </a:r>
        </a:p>
      </dgm:t>
    </dgm:pt>
    <dgm:pt modelId="{CD1EF901-5887-49E0-95C9-58BDBA909454}" type="parTrans" cxnId="{09B11D28-4227-49B5-82EC-78858BAED5BA}">
      <dgm:prSet/>
      <dgm:spPr/>
      <dgm:t>
        <a:bodyPr/>
        <a:lstStyle/>
        <a:p>
          <a:pPr algn="ctr"/>
          <a:endParaRPr lang="en-US"/>
        </a:p>
      </dgm:t>
    </dgm:pt>
    <dgm:pt modelId="{B7C1BEEB-2967-42A5-997F-584DC8F3F777}" type="sibTrans" cxnId="{09B11D28-4227-49B5-82EC-78858BAED5BA}">
      <dgm:prSet/>
      <dgm:spPr/>
      <dgm:t>
        <a:bodyPr/>
        <a:lstStyle/>
        <a:p>
          <a:pPr algn="ctr"/>
          <a:endParaRPr lang="en-US"/>
        </a:p>
      </dgm:t>
    </dgm:pt>
    <dgm:pt modelId="{691AFE2C-6EE2-42D3-9BD2-AE8B27D9EC71}">
      <dgm:prSet/>
      <dgm:spPr/>
      <dgm:t>
        <a:bodyPr/>
        <a:lstStyle/>
        <a:p>
          <a:pPr algn="ctr"/>
          <a:r>
            <a:rPr lang="en-US" dirty="0"/>
            <a:t>Replace "-" with zero in 'funding_total_usd'</a:t>
          </a:r>
        </a:p>
      </dgm:t>
    </dgm:pt>
    <dgm:pt modelId="{6E92CC43-E9DA-4C73-B23F-F92DD5BA6FA5}" type="parTrans" cxnId="{17E9D334-2772-451F-B526-BBA99461B8A5}">
      <dgm:prSet/>
      <dgm:spPr/>
      <dgm:t>
        <a:bodyPr/>
        <a:lstStyle/>
        <a:p>
          <a:pPr algn="ctr"/>
          <a:endParaRPr lang="en-US"/>
        </a:p>
      </dgm:t>
    </dgm:pt>
    <dgm:pt modelId="{191D9F04-39EF-46FE-8C86-445288D88E1A}" type="sibTrans" cxnId="{17E9D334-2772-451F-B526-BBA99461B8A5}">
      <dgm:prSet/>
      <dgm:spPr/>
      <dgm:t>
        <a:bodyPr/>
        <a:lstStyle/>
        <a:p>
          <a:pPr algn="ctr"/>
          <a:endParaRPr lang="en-US"/>
        </a:p>
      </dgm:t>
    </dgm:pt>
    <dgm:pt modelId="{6725D3D9-D376-4E95-B330-6880E95849BE}" type="pres">
      <dgm:prSet presAssocID="{FB95813A-DD70-4571-B80D-B0B40447FBF3}" presName="Name0" presStyleCnt="0">
        <dgm:presLayoutVars>
          <dgm:dir/>
          <dgm:resizeHandles val="exact"/>
        </dgm:presLayoutVars>
      </dgm:prSet>
      <dgm:spPr/>
    </dgm:pt>
    <dgm:pt modelId="{AC8C3768-EB7B-4F06-B88E-68D61747BBA2}" type="pres">
      <dgm:prSet presAssocID="{CC6FACC1-F963-4A78-9A1D-FB7B73968302}" presName="node" presStyleLbl="node1" presStyleIdx="0" presStyleCnt="10">
        <dgm:presLayoutVars>
          <dgm:bulletEnabled val="1"/>
        </dgm:presLayoutVars>
      </dgm:prSet>
      <dgm:spPr/>
    </dgm:pt>
    <dgm:pt modelId="{C7B5F297-89B6-4052-A770-51B85B7E507E}" type="pres">
      <dgm:prSet presAssocID="{393A66E6-E172-45A0-A700-38F354E196DA}" presName="sibTrans" presStyleLbl="sibTrans1D1" presStyleIdx="0" presStyleCnt="9"/>
      <dgm:spPr/>
    </dgm:pt>
    <dgm:pt modelId="{22BFB3A9-7E64-466E-9DF3-D51994530502}" type="pres">
      <dgm:prSet presAssocID="{393A66E6-E172-45A0-A700-38F354E196DA}" presName="connectorText" presStyleLbl="sibTrans1D1" presStyleIdx="0" presStyleCnt="9"/>
      <dgm:spPr/>
    </dgm:pt>
    <dgm:pt modelId="{8ABAF96B-B986-40E3-8B93-90289434A1DB}" type="pres">
      <dgm:prSet presAssocID="{67556D0A-390A-481C-BE24-820BA1D7297D}" presName="node" presStyleLbl="node1" presStyleIdx="1" presStyleCnt="10">
        <dgm:presLayoutVars>
          <dgm:bulletEnabled val="1"/>
        </dgm:presLayoutVars>
      </dgm:prSet>
      <dgm:spPr/>
    </dgm:pt>
    <dgm:pt modelId="{404C4EC9-E31E-4EA3-A3AF-BFC4E6F45260}" type="pres">
      <dgm:prSet presAssocID="{52B6B5BC-AD7F-4F44-B1B1-2C67648E3BD1}" presName="sibTrans" presStyleLbl="sibTrans1D1" presStyleIdx="1" presStyleCnt="9"/>
      <dgm:spPr/>
    </dgm:pt>
    <dgm:pt modelId="{5BB3EAFA-56D5-4DE9-94B5-FF761C03897C}" type="pres">
      <dgm:prSet presAssocID="{52B6B5BC-AD7F-4F44-B1B1-2C67648E3BD1}" presName="connectorText" presStyleLbl="sibTrans1D1" presStyleIdx="1" presStyleCnt="9"/>
      <dgm:spPr/>
    </dgm:pt>
    <dgm:pt modelId="{0A9C806A-DECA-4A69-BF1D-0C6CBB30587B}" type="pres">
      <dgm:prSet presAssocID="{4837F78E-0268-42A9-BD59-8289F713C5ED}" presName="node" presStyleLbl="node1" presStyleIdx="2" presStyleCnt="10">
        <dgm:presLayoutVars>
          <dgm:bulletEnabled val="1"/>
        </dgm:presLayoutVars>
      </dgm:prSet>
      <dgm:spPr/>
    </dgm:pt>
    <dgm:pt modelId="{54551357-DD23-41A1-84AA-A2B84F4DE993}" type="pres">
      <dgm:prSet presAssocID="{C0C554B4-E27C-47C9-A799-7BF6B0A8D608}" presName="sibTrans" presStyleLbl="sibTrans1D1" presStyleIdx="2" presStyleCnt="9"/>
      <dgm:spPr/>
    </dgm:pt>
    <dgm:pt modelId="{1B5A20B1-8E7A-4CEB-943B-9A45CBBCC5C0}" type="pres">
      <dgm:prSet presAssocID="{C0C554B4-E27C-47C9-A799-7BF6B0A8D608}" presName="connectorText" presStyleLbl="sibTrans1D1" presStyleIdx="2" presStyleCnt="9"/>
      <dgm:spPr/>
    </dgm:pt>
    <dgm:pt modelId="{FB669CCB-26B1-4D26-B1BC-062834D0DD2F}" type="pres">
      <dgm:prSet presAssocID="{76DF29D4-2936-4646-B9B1-3E139EADBF7C}" presName="node" presStyleLbl="node1" presStyleIdx="3" presStyleCnt="10">
        <dgm:presLayoutVars>
          <dgm:bulletEnabled val="1"/>
        </dgm:presLayoutVars>
      </dgm:prSet>
      <dgm:spPr/>
    </dgm:pt>
    <dgm:pt modelId="{E466E126-2ED5-4F65-A953-FCB9F279E990}" type="pres">
      <dgm:prSet presAssocID="{0627C5AB-81E0-4FED-AE87-C1E8D6408BF2}" presName="sibTrans" presStyleLbl="sibTrans1D1" presStyleIdx="3" presStyleCnt="9"/>
      <dgm:spPr/>
    </dgm:pt>
    <dgm:pt modelId="{BD671395-F7FF-4CCD-A4E1-7079561FEBB1}" type="pres">
      <dgm:prSet presAssocID="{0627C5AB-81E0-4FED-AE87-C1E8D6408BF2}" presName="connectorText" presStyleLbl="sibTrans1D1" presStyleIdx="3" presStyleCnt="9"/>
      <dgm:spPr/>
    </dgm:pt>
    <dgm:pt modelId="{5E1C28F2-BC27-4D85-99D7-76284738E198}" type="pres">
      <dgm:prSet presAssocID="{CF6F0F6C-4BBC-4065-9269-7C0151F01C92}" presName="node" presStyleLbl="node1" presStyleIdx="4" presStyleCnt="10">
        <dgm:presLayoutVars>
          <dgm:bulletEnabled val="1"/>
        </dgm:presLayoutVars>
      </dgm:prSet>
      <dgm:spPr/>
    </dgm:pt>
    <dgm:pt modelId="{E0FE9713-9A66-4790-A846-94A9E29E4CC0}" type="pres">
      <dgm:prSet presAssocID="{BD2F8548-0E5E-4852-A961-AA5B6EF9B540}" presName="sibTrans" presStyleLbl="sibTrans1D1" presStyleIdx="4" presStyleCnt="9"/>
      <dgm:spPr/>
    </dgm:pt>
    <dgm:pt modelId="{A7085381-5AA8-4616-99A9-1262240BDA29}" type="pres">
      <dgm:prSet presAssocID="{BD2F8548-0E5E-4852-A961-AA5B6EF9B540}" presName="connectorText" presStyleLbl="sibTrans1D1" presStyleIdx="4" presStyleCnt="9"/>
      <dgm:spPr/>
    </dgm:pt>
    <dgm:pt modelId="{4236E677-FED2-4E22-9E50-A15EAC9BCCA7}" type="pres">
      <dgm:prSet presAssocID="{D0D75542-FBC6-409F-BA15-9D05AB62ACB6}" presName="node" presStyleLbl="node1" presStyleIdx="5" presStyleCnt="10">
        <dgm:presLayoutVars>
          <dgm:bulletEnabled val="1"/>
        </dgm:presLayoutVars>
      </dgm:prSet>
      <dgm:spPr/>
    </dgm:pt>
    <dgm:pt modelId="{9A2CA9B5-CE12-4461-AFCC-7A0F39845D18}" type="pres">
      <dgm:prSet presAssocID="{0E40BB07-2159-4F37-9C82-0FD85330DA8A}" presName="sibTrans" presStyleLbl="sibTrans1D1" presStyleIdx="5" presStyleCnt="9"/>
      <dgm:spPr/>
    </dgm:pt>
    <dgm:pt modelId="{CB37EAF8-13ED-42FD-B515-E35129D0FBF6}" type="pres">
      <dgm:prSet presAssocID="{0E40BB07-2159-4F37-9C82-0FD85330DA8A}" presName="connectorText" presStyleLbl="sibTrans1D1" presStyleIdx="5" presStyleCnt="9"/>
      <dgm:spPr/>
    </dgm:pt>
    <dgm:pt modelId="{33E7D753-ED69-4FE1-8453-A31B8F62B42C}" type="pres">
      <dgm:prSet presAssocID="{BD4496E2-6C35-4C01-B397-52F3F568A472}" presName="node" presStyleLbl="node1" presStyleIdx="6" presStyleCnt="10">
        <dgm:presLayoutVars>
          <dgm:bulletEnabled val="1"/>
        </dgm:presLayoutVars>
      </dgm:prSet>
      <dgm:spPr/>
    </dgm:pt>
    <dgm:pt modelId="{53FA8334-E058-4970-AD6C-A4C01A09815F}" type="pres">
      <dgm:prSet presAssocID="{8A3E61EA-6DC0-495A-A2EC-599EE443B029}" presName="sibTrans" presStyleLbl="sibTrans1D1" presStyleIdx="6" presStyleCnt="9"/>
      <dgm:spPr/>
    </dgm:pt>
    <dgm:pt modelId="{3BF8FCD6-C431-4DD3-B6AA-9AE86E9DD813}" type="pres">
      <dgm:prSet presAssocID="{8A3E61EA-6DC0-495A-A2EC-599EE443B029}" presName="connectorText" presStyleLbl="sibTrans1D1" presStyleIdx="6" presStyleCnt="9"/>
      <dgm:spPr/>
    </dgm:pt>
    <dgm:pt modelId="{75EBAAB9-0AD5-42FD-8312-A7D7E71E36DC}" type="pres">
      <dgm:prSet presAssocID="{35043470-D544-4948-90E7-8710A51F769F}" presName="node" presStyleLbl="node1" presStyleIdx="7" presStyleCnt="10">
        <dgm:presLayoutVars>
          <dgm:bulletEnabled val="1"/>
        </dgm:presLayoutVars>
      </dgm:prSet>
      <dgm:spPr/>
    </dgm:pt>
    <dgm:pt modelId="{CF23409D-9644-4DAC-9C4B-F82A49003C20}" type="pres">
      <dgm:prSet presAssocID="{D3F06FED-C718-45C9-B3C0-F45BE0995771}" presName="sibTrans" presStyleLbl="sibTrans1D1" presStyleIdx="7" presStyleCnt="9"/>
      <dgm:spPr/>
    </dgm:pt>
    <dgm:pt modelId="{C993DDF3-E8A4-4764-B770-978A0996DF1A}" type="pres">
      <dgm:prSet presAssocID="{D3F06FED-C718-45C9-B3C0-F45BE0995771}" presName="connectorText" presStyleLbl="sibTrans1D1" presStyleIdx="7" presStyleCnt="9"/>
      <dgm:spPr/>
    </dgm:pt>
    <dgm:pt modelId="{FFD02EA1-E8DA-4DC3-AA0E-F4B36007CCE7}" type="pres">
      <dgm:prSet presAssocID="{9F3F2938-758D-48C4-A426-01A52BB9C91A}" presName="node" presStyleLbl="node1" presStyleIdx="8" presStyleCnt="10">
        <dgm:presLayoutVars>
          <dgm:bulletEnabled val="1"/>
        </dgm:presLayoutVars>
      </dgm:prSet>
      <dgm:spPr/>
    </dgm:pt>
    <dgm:pt modelId="{3FDD3896-696A-4D93-93B2-119CB9C18792}" type="pres">
      <dgm:prSet presAssocID="{B7C1BEEB-2967-42A5-997F-584DC8F3F777}" presName="sibTrans" presStyleLbl="sibTrans1D1" presStyleIdx="8" presStyleCnt="9"/>
      <dgm:spPr/>
    </dgm:pt>
    <dgm:pt modelId="{0530FCFC-83E6-4366-A6C8-A91D9DC0CBA6}" type="pres">
      <dgm:prSet presAssocID="{B7C1BEEB-2967-42A5-997F-584DC8F3F777}" presName="connectorText" presStyleLbl="sibTrans1D1" presStyleIdx="8" presStyleCnt="9"/>
      <dgm:spPr/>
    </dgm:pt>
    <dgm:pt modelId="{F5B344EB-25BF-4E7A-9BA2-3F14549E724E}" type="pres">
      <dgm:prSet presAssocID="{691AFE2C-6EE2-42D3-9BD2-AE8B27D9EC71}" presName="node" presStyleLbl="node1" presStyleIdx="9" presStyleCnt="10">
        <dgm:presLayoutVars>
          <dgm:bulletEnabled val="1"/>
        </dgm:presLayoutVars>
      </dgm:prSet>
      <dgm:spPr/>
    </dgm:pt>
  </dgm:ptLst>
  <dgm:cxnLst>
    <dgm:cxn modelId="{C4DAD508-5354-45F2-AF88-CEB7DF326465}" type="presOf" srcId="{BD2F8548-0E5E-4852-A961-AA5B6EF9B540}" destId="{A7085381-5AA8-4616-99A9-1262240BDA29}" srcOrd="1" destOrd="0" presId="urn:microsoft.com/office/officeart/2005/8/layout/bProcess3"/>
    <dgm:cxn modelId="{E2C12114-436A-45AE-8C61-C2CAADDBC106}" type="presOf" srcId="{CF6F0F6C-4BBC-4065-9269-7C0151F01C92}" destId="{5E1C28F2-BC27-4D85-99D7-76284738E198}" srcOrd="0" destOrd="0" presId="urn:microsoft.com/office/officeart/2005/8/layout/bProcess3"/>
    <dgm:cxn modelId="{7A6B6915-69C7-4249-B657-62BCBD15B169}" type="presOf" srcId="{9F3F2938-758D-48C4-A426-01A52BB9C91A}" destId="{FFD02EA1-E8DA-4DC3-AA0E-F4B36007CCE7}" srcOrd="0" destOrd="0" presId="urn:microsoft.com/office/officeart/2005/8/layout/bProcess3"/>
    <dgm:cxn modelId="{DB627316-6EF2-44C7-9D1D-D498FC6DF973}" type="presOf" srcId="{67556D0A-390A-481C-BE24-820BA1D7297D}" destId="{8ABAF96B-B986-40E3-8B93-90289434A1DB}" srcOrd="0" destOrd="0" presId="urn:microsoft.com/office/officeart/2005/8/layout/bProcess3"/>
    <dgm:cxn modelId="{11F64120-84FF-44DD-AC8F-9D8EE28994B5}" type="presOf" srcId="{8A3E61EA-6DC0-495A-A2EC-599EE443B029}" destId="{3BF8FCD6-C431-4DD3-B6AA-9AE86E9DD813}" srcOrd="1" destOrd="0" presId="urn:microsoft.com/office/officeart/2005/8/layout/bProcess3"/>
    <dgm:cxn modelId="{16B3CC20-3EF2-4DBE-A9C4-9F376FBD6DD9}" srcId="{FB95813A-DD70-4571-B80D-B0B40447FBF3}" destId="{CF6F0F6C-4BBC-4065-9269-7C0151F01C92}" srcOrd="4" destOrd="0" parTransId="{520EF325-9A52-49EA-854F-41DB5C9FA068}" sibTransId="{BD2F8548-0E5E-4852-A961-AA5B6EF9B540}"/>
    <dgm:cxn modelId="{BF1A4625-B494-45A8-8039-7CDAFCFBE6C0}" srcId="{FB95813A-DD70-4571-B80D-B0B40447FBF3}" destId="{76DF29D4-2936-4646-B9B1-3E139EADBF7C}" srcOrd="3" destOrd="0" parTransId="{57F8A4B5-89DF-4718-846D-F4DD1D2F8066}" sibTransId="{0627C5AB-81E0-4FED-AE87-C1E8D6408BF2}"/>
    <dgm:cxn modelId="{09B11D28-4227-49B5-82EC-78858BAED5BA}" srcId="{FB95813A-DD70-4571-B80D-B0B40447FBF3}" destId="{9F3F2938-758D-48C4-A426-01A52BB9C91A}" srcOrd="8" destOrd="0" parTransId="{CD1EF901-5887-49E0-95C9-58BDBA909454}" sibTransId="{B7C1BEEB-2967-42A5-997F-584DC8F3F777}"/>
    <dgm:cxn modelId="{6632A029-06DA-43F8-B239-B978D7396DAB}" type="presOf" srcId="{691AFE2C-6EE2-42D3-9BD2-AE8B27D9EC71}" destId="{F5B344EB-25BF-4E7A-9BA2-3F14549E724E}" srcOrd="0" destOrd="0" presId="urn:microsoft.com/office/officeart/2005/8/layout/bProcess3"/>
    <dgm:cxn modelId="{06A2392D-3A10-4699-A145-DB0E4B2D9A3E}" type="presOf" srcId="{C0C554B4-E27C-47C9-A799-7BF6B0A8D608}" destId="{54551357-DD23-41A1-84AA-A2B84F4DE993}" srcOrd="0" destOrd="0" presId="urn:microsoft.com/office/officeart/2005/8/layout/bProcess3"/>
    <dgm:cxn modelId="{0E52A831-AB5D-418F-8752-02AA444D9AC2}" type="presOf" srcId="{B7C1BEEB-2967-42A5-997F-584DC8F3F777}" destId="{3FDD3896-696A-4D93-93B2-119CB9C18792}" srcOrd="0" destOrd="0" presId="urn:microsoft.com/office/officeart/2005/8/layout/bProcess3"/>
    <dgm:cxn modelId="{1B55E431-DEB2-43E9-9123-7C5529B87E6F}" type="presOf" srcId="{35043470-D544-4948-90E7-8710A51F769F}" destId="{75EBAAB9-0AD5-42FD-8312-A7D7E71E36DC}" srcOrd="0" destOrd="0" presId="urn:microsoft.com/office/officeart/2005/8/layout/bProcess3"/>
    <dgm:cxn modelId="{2CE2D832-025C-4BD8-BE66-FB2F0A3ABEF6}" type="presOf" srcId="{CC6FACC1-F963-4A78-9A1D-FB7B73968302}" destId="{AC8C3768-EB7B-4F06-B88E-68D61747BBA2}" srcOrd="0" destOrd="0" presId="urn:microsoft.com/office/officeart/2005/8/layout/bProcess3"/>
    <dgm:cxn modelId="{1809FC32-D9CB-454E-8D1B-D1031BB4B205}" type="presOf" srcId="{52B6B5BC-AD7F-4F44-B1B1-2C67648E3BD1}" destId="{5BB3EAFA-56D5-4DE9-94B5-FF761C03897C}" srcOrd="1" destOrd="0" presId="urn:microsoft.com/office/officeart/2005/8/layout/bProcess3"/>
    <dgm:cxn modelId="{17E9D334-2772-451F-B526-BBA99461B8A5}" srcId="{FB95813A-DD70-4571-B80D-B0B40447FBF3}" destId="{691AFE2C-6EE2-42D3-9BD2-AE8B27D9EC71}" srcOrd="9" destOrd="0" parTransId="{6E92CC43-E9DA-4C73-B23F-F92DD5BA6FA5}" sibTransId="{191D9F04-39EF-46FE-8C86-445288D88E1A}"/>
    <dgm:cxn modelId="{EFE0F65E-99E7-40BE-AE5B-47E2BF7DCC62}" type="presOf" srcId="{B7C1BEEB-2967-42A5-997F-584DC8F3F777}" destId="{0530FCFC-83E6-4366-A6C8-A91D9DC0CBA6}" srcOrd="1" destOrd="0" presId="urn:microsoft.com/office/officeart/2005/8/layout/bProcess3"/>
    <dgm:cxn modelId="{EACF0441-3F5C-46E5-A4D5-F07C205B4158}" type="presOf" srcId="{0E40BB07-2159-4F37-9C82-0FD85330DA8A}" destId="{CB37EAF8-13ED-42FD-B515-E35129D0FBF6}" srcOrd="1" destOrd="0" presId="urn:microsoft.com/office/officeart/2005/8/layout/bProcess3"/>
    <dgm:cxn modelId="{D3A36963-4827-4867-8916-8549433DE3EF}" type="presOf" srcId="{0E40BB07-2159-4F37-9C82-0FD85330DA8A}" destId="{9A2CA9B5-CE12-4461-AFCC-7A0F39845D18}" srcOrd="0" destOrd="0" presId="urn:microsoft.com/office/officeart/2005/8/layout/bProcess3"/>
    <dgm:cxn modelId="{5D2C946B-D7BB-482E-9993-E3918F590954}" type="presOf" srcId="{C0C554B4-E27C-47C9-A799-7BF6B0A8D608}" destId="{1B5A20B1-8E7A-4CEB-943B-9A45CBBCC5C0}" srcOrd="1" destOrd="0" presId="urn:microsoft.com/office/officeart/2005/8/layout/bProcess3"/>
    <dgm:cxn modelId="{5992FE6B-9AB3-4C37-B636-BE16E2555F1F}" type="presOf" srcId="{76DF29D4-2936-4646-B9B1-3E139EADBF7C}" destId="{FB669CCB-26B1-4D26-B1BC-062834D0DD2F}" srcOrd="0" destOrd="0" presId="urn:microsoft.com/office/officeart/2005/8/layout/bProcess3"/>
    <dgm:cxn modelId="{0CCB536D-0BDE-4ADF-A122-EAF0153921A1}" type="presOf" srcId="{BD4496E2-6C35-4C01-B397-52F3F568A472}" destId="{33E7D753-ED69-4FE1-8453-A31B8F62B42C}" srcOrd="0" destOrd="0" presId="urn:microsoft.com/office/officeart/2005/8/layout/bProcess3"/>
    <dgm:cxn modelId="{5BEF3474-C243-4BA4-A530-E24D849A3E6B}" type="presOf" srcId="{393A66E6-E172-45A0-A700-38F354E196DA}" destId="{22BFB3A9-7E64-466E-9DF3-D51994530502}" srcOrd="1" destOrd="0" presId="urn:microsoft.com/office/officeart/2005/8/layout/bProcess3"/>
    <dgm:cxn modelId="{3C41B554-1907-44E3-A183-79FA61237F85}" srcId="{FB95813A-DD70-4571-B80D-B0B40447FBF3}" destId="{4837F78E-0268-42A9-BD59-8289F713C5ED}" srcOrd="2" destOrd="0" parTransId="{A630FDEE-6122-46E6-8B3A-7278563357B1}" sibTransId="{C0C554B4-E27C-47C9-A799-7BF6B0A8D608}"/>
    <dgm:cxn modelId="{73DEAB75-0870-409F-9169-D29F25E7120A}" type="presOf" srcId="{0627C5AB-81E0-4FED-AE87-C1E8D6408BF2}" destId="{BD671395-F7FF-4CCD-A4E1-7079561FEBB1}" srcOrd="1" destOrd="0" presId="urn:microsoft.com/office/officeart/2005/8/layout/bProcess3"/>
    <dgm:cxn modelId="{04CF407C-0A87-427E-8288-84CF957BFFED}" srcId="{FB95813A-DD70-4571-B80D-B0B40447FBF3}" destId="{BD4496E2-6C35-4C01-B397-52F3F568A472}" srcOrd="6" destOrd="0" parTransId="{94A0A025-C00C-4859-88E4-54F89A3D41FB}" sibTransId="{8A3E61EA-6DC0-495A-A2EC-599EE443B029}"/>
    <dgm:cxn modelId="{C177798B-165F-4AE8-B381-79F2911A07C2}" type="presOf" srcId="{0627C5AB-81E0-4FED-AE87-C1E8D6408BF2}" destId="{E466E126-2ED5-4F65-A953-FCB9F279E990}" srcOrd="0" destOrd="0" presId="urn:microsoft.com/office/officeart/2005/8/layout/bProcess3"/>
    <dgm:cxn modelId="{B887FD8C-809F-4974-B730-AFFBF75E048C}" srcId="{FB95813A-DD70-4571-B80D-B0B40447FBF3}" destId="{D0D75542-FBC6-409F-BA15-9D05AB62ACB6}" srcOrd="5" destOrd="0" parTransId="{F5AEAB04-FE85-43AF-93F9-10882E31B7C1}" sibTransId="{0E40BB07-2159-4F37-9C82-0FD85330DA8A}"/>
    <dgm:cxn modelId="{A4CCEC95-3045-4456-BBD6-06000A036051}" srcId="{FB95813A-DD70-4571-B80D-B0B40447FBF3}" destId="{35043470-D544-4948-90E7-8710A51F769F}" srcOrd="7" destOrd="0" parTransId="{71001ACB-E96B-4DEF-9D03-611945422112}" sibTransId="{D3F06FED-C718-45C9-B3C0-F45BE0995771}"/>
    <dgm:cxn modelId="{C1766596-F823-4B1F-BEB2-AA50BBF686E0}" type="presOf" srcId="{D3F06FED-C718-45C9-B3C0-F45BE0995771}" destId="{CF23409D-9644-4DAC-9C4B-F82A49003C20}" srcOrd="0" destOrd="0" presId="urn:microsoft.com/office/officeart/2005/8/layout/bProcess3"/>
    <dgm:cxn modelId="{39E5FD9A-4784-430C-9484-8531C28FDBCE}" type="presOf" srcId="{393A66E6-E172-45A0-A700-38F354E196DA}" destId="{C7B5F297-89B6-4052-A770-51B85B7E507E}" srcOrd="0" destOrd="0" presId="urn:microsoft.com/office/officeart/2005/8/layout/bProcess3"/>
    <dgm:cxn modelId="{382BF59B-CD49-47D6-9058-EE4A894363C4}" srcId="{FB95813A-DD70-4571-B80D-B0B40447FBF3}" destId="{67556D0A-390A-481C-BE24-820BA1D7297D}" srcOrd="1" destOrd="0" parTransId="{5CBFA932-0945-4B37-ABF7-0D31BF251B89}" sibTransId="{52B6B5BC-AD7F-4F44-B1B1-2C67648E3BD1}"/>
    <dgm:cxn modelId="{851AD9A2-0CB5-49EB-A665-71095C90F3DE}" type="presOf" srcId="{8A3E61EA-6DC0-495A-A2EC-599EE443B029}" destId="{53FA8334-E058-4970-AD6C-A4C01A09815F}" srcOrd="0" destOrd="0" presId="urn:microsoft.com/office/officeart/2005/8/layout/bProcess3"/>
    <dgm:cxn modelId="{55158CA3-B1E2-4D1E-89BE-AD6444F25185}" type="presOf" srcId="{52B6B5BC-AD7F-4F44-B1B1-2C67648E3BD1}" destId="{404C4EC9-E31E-4EA3-A3AF-BFC4E6F45260}" srcOrd="0" destOrd="0" presId="urn:microsoft.com/office/officeart/2005/8/layout/bProcess3"/>
    <dgm:cxn modelId="{2221EEA4-1AAA-44ED-A72E-3BAB905606DB}" type="presOf" srcId="{D0D75542-FBC6-409F-BA15-9D05AB62ACB6}" destId="{4236E677-FED2-4E22-9E50-A15EAC9BCCA7}" srcOrd="0" destOrd="0" presId="urn:microsoft.com/office/officeart/2005/8/layout/bProcess3"/>
    <dgm:cxn modelId="{6D5B08A7-3E75-431E-AF38-637335C91B2D}" type="presOf" srcId="{D3F06FED-C718-45C9-B3C0-F45BE0995771}" destId="{C993DDF3-E8A4-4764-B770-978A0996DF1A}" srcOrd="1" destOrd="0" presId="urn:microsoft.com/office/officeart/2005/8/layout/bProcess3"/>
    <dgm:cxn modelId="{77FBF3B4-F772-4A83-BD0A-2F2655D03BC4}" type="presOf" srcId="{FB95813A-DD70-4571-B80D-B0B40447FBF3}" destId="{6725D3D9-D376-4E95-B330-6880E95849BE}" srcOrd="0" destOrd="0" presId="urn:microsoft.com/office/officeart/2005/8/layout/bProcess3"/>
    <dgm:cxn modelId="{0119ABCE-F398-4B88-A830-52FB454A042A}" type="presOf" srcId="{4837F78E-0268-42A9-BD59-8289F713C5ED}" destId="{0A9C806A-DECA-4A69-BF1D-0C6CBB30587B}" srcOrd="0" destOrd="0" presId="urn:microsoft.com/office/officeart/2005/8/layout/bProcess3"/>
    <dgm:cxn modelId="{E0AF1AE4-7DEC-4F7D-A7EC-FAF556F71F88}" srcId="{FB95813A-DD70-4571-B80D-B0B40447FBF3}" destId="{CC6FACC1-F963-4A78-9A1D-FB7B73968302}" srcOrd="0" destOrd="0" parTransId="{A2AADACE-5D28-4396-88C2-7BF5321F55B5}" sibTransId="{393A66E6-E172-45A0-A700-38F354E196DA}"/>
    <dgm:cxn modelId="{082E4FF6-D7E8-4E59-8A6E-A775B7DFF5B0}" type="presOf" srcId="{BD2F8548-0E5E-4852-A961-AA5B6EF9B540}" destId="{E0FE9713-9A66-4790-A846-94A9E29E4CC0}" srcOrd="0" destOrd="0" presId="urn:microsoft.com/office/officeart/2005/8/layout/bProcess3"/>
    <dgm:cxn modelId="{A034F937-5FA7-4CAD-B1D6-C75A4EDDAB08}" type="presParOf" srcId="{6725D3D9-D376-4E95-B330-6880E95849BE}" destId="{AC8C3768-EB7B-4F06-B88E-68D61747BBA2}" srcOrd="0" destOrd="0" presId="urn:microsoft.com/office/officeart/2005/8/layout/bProcess3"/>
    <dgm:cxn modelId="{A74A1FF5-91D0-4776-AE6F-2F2B1F8E9E00}" type="presParOf" srcId="{6725D3D9-D376-4E95-B330-6880E95849BE}" destId="{C7B5F297-89B6-4052-A770-51B85B7E507E}" srcOrd="1" destOrd="0" presId="urn:microsoft.com/office/officeart/2005/8/layout/bProcess3"/>
    <dgm:cxn modelId="{17E3AE7F-5ED9-404F-9456-783421652027}" type="presParOf" srcId="{C7B5F297-89B6-4052-A770-51B85B7E507E}" destId="{22BFB3A9-7E64-466E-9DF3-D51994530502}" srcOrd="0" destOrd="0" presId="urn:microsoft.com/office/officeart/2005/8/layout/bProcess3"/>
    <dgm:cxn modelId="{B380194E-4F3B-403F-9BAB-13C9A4DABF76}" type="presParOf" srcId="{6725D3D9-D376-4E95-B330-6880E95849BE}" destId="{8ABAF96B-B986-40E3-8B93-90289434A1DB}" srcOrd="2" destOrd="0" presId="urn:microsoft.com/office/officeart/2005/8/layout/bProcess3"/>
    <dgm:cxn modelId="{03892B84-783A-495B-AE94-F2762E25FD5D}" type="presParOf" srcId="{6725D3D9-D376-4E95-B330-6880E95849BE}" destId="{404C4EC9-E31E-4EA3-A3AF-BFC4E6F45260}" srcOrd="3" destOrd="0" presId="urn:microsoft.com/office/officeart/2005/8/layout/bProcess3"/>
    <dgm:cxn modelId="{54890FA2-6E82-47B2-A1B7-6249900A8F67}" type="presParOf" srcId="{404C4EC9-E31E-4EA3-A3AF-BFC4E6F45260}" destId="{5BB3EAFA-56D5-4DE9-94B5-FF761C03897C}" srcOrd="0" destOrd="0" presId="urn:microsoft.com/office/officeart/2005/8/layout/bProcess3"/>
    <dgm:cxn modelId="{0165CA37-B09E-40DA-A001-EE996A823026}" type="presParOf" srcId="{6725D3D9-D376-4E95-B330-6880E95849BE}" destId="{0A9C806A-DECA-4A69-BF1D-0C6CBB30587B}" srcOrd="4" destOrd="0" presId="urn:microsoft.com/office/officeart/2005/8/layout/bProcess3"/>
    <dgm:cxn modelId="{0F0EB9FB-BB9E-4030-8406-E5085E3F5873}" type="presParOf" srcId="{6725D3D9-D376-4E95-B330-6880E95849BE}" destId="{54551357-DD23-41A1-84AA-A2B84F4DE993}" srcOrd="5" destOrd="0" presId="urn:microsoft.com/office/officeart/2005/8/layout/bProcess3"/>
    <dgm:cxn modelId="{C91E546A-8005-445C-907F-33E9D1ABA18A}" type="presParOf" srcId="{54551357-DD23-41A1-84AA-A2B84F4DE993}" destId="{1B5A20B1-8E7A-4CEB-943B-9A45CBBCC5C0}" srcOrd="0" destOrd="0" presId="urn:microsoft.com/office/officeart/2005/8/layout/bProcess3"/>
    <dgm:cxn modelId="{1DC25759-CF46-48E5-92D9-A67FFF1EA7F3}" type="presParOf" srcId="{6725D3D9-D376-4E95-B330-6880E95849BE}" destId="{FB669CCB-26B1-4D26-B1BC-062834D0DD2F}" srcOrd="6" destOrd="0" presId="urn:microsoft.com/office/officeart/2005/8/layout/bProcess3"/>
    <dgm:cxn modelId="{12A17CFD-C8BE-4AAC-9E66-FAA28415F502}" type="presParOf" srcId="{6725D3D9-D376-4E95-B330-6880E95849BE}" destId="{E466E126-2ED5-4F65-A953-FCB9F279E990}" srcOrd="7" destOrd="0" presId="urn:microsoft.com/office/officeart/2005/8/layout/bProcess3"/>
    <dgm:cxn modelId="{CB1CF891-EE0B-4B46-8EE0-82AEA1ACD99F}" type="presParOf" srcId="{E466E126-2ED5-4F65-A953-FCB9F279E990}" destId="{BD671395-F7FF-4CCD-A4E1-7079561FEBB1}" srcOrd="0" destOrd="0" presId="urn:microsoft.com/office/officeart/2005/8/layout/bProcess3"/>
    <dgm:cxn modelId="{E22EC4CA-2D3C-44CD-A7B8-A4A46827B92F}" type="presParOf" srcId="{6725D3D9-D376-4E95-B330-6880E95849BE}" destId="{5E1C28F2-BC27-4D85-99D7-76284738E198}" srcOrd="8" destOrd="0" presId="urn:microsoft.com/office/officeart/2005/8/layout/bProcess3"/>
    <dgm:cxn modelId="{560FBCA0-926D-45D1-B8F3-9A5B7D0E9EEA}" type="presParOf" srcId="{6725D3D9-D376-4E95-B330-6880E95849BE}" destId="{E0FE9713-9A66-4790-A846-94A9E29E4CC0}" srcOrd="9" destOrd="0" presId="urn:microsoft.com/office/officeart/2005/8/layout/bProcess3"/>
    <dgm:cxn modelId="{08AB0A81-875A-4EDD-BDAB-825C28C99F21}" type="presParOf" srcId="{E0FE9713-9A66-4790-A846-94A9E29E4CC0}" destId="{A7085381-5AA8-4616-99A9-1262240BDA29}" srcOrd="0" destOrd="0" presId="urn:microsoft.com/office/officeart/2005/8/layout/bProcess3"/>
    <dgm:cxn modelId="{ED6C610F-1913-4568-926C-28A7B1A64470}" type="presParOf" srcId="{6725D3D9-D376-4E95-B330-6880E95849BE}" destId="{4236E677-FED2-4E22-9E50-A15EAC9BCCA7}" srcOrd="10" destOrd="0" presId="urn:microsoft.com/office/officeart/2005/8/layout/bProcess3"/>
    <dgm:cxn modelId="{76752C1F-19CE-4F51-9CF9-E7B0C3AFAB1C}" type="presParOf" srcId="{6725D3D9-D376-4E95-B330-6880E95849BE}" destId="{9A2CA9B5-CE12-4461-AFCC-7A0F39845D18}" srcOrd="11" destOrd="0" presId="urn:microsoft.com/office/officeart/2005/8/layout/bProcess3"/>
    <dgm:cxn modelId="{F8C864CE-F048-4B31-B78A-99CA40B7CC6D}" type="presParOf" srcId="{9A2CA9B5-CE12-4461-AFCC-7A0F39845D18}" destId="{CB37EAF8-13ED-42FD-B515-E35129D0FBF6}" srcOrd="0" destOrd="0" presId="urn:microsoft.com/office/officeart/2005/8/layout/bProcess3"/>
    <dgm:cxn modelId="{4CC5AB73-D31A-4400-9BAB-970A5530451E}" type="presParOf" srcId="{6725D3D9-D376-4E95-B330-6880E95849BE}" destId="{33E7D753-ED69-4FE1-8453-A31B8F62B42C}" srcOrd="12" destOrd="0" presId="urn:microsoft.com/office/officeart/2005/8/layout/bProcess3"/>
    <dgm:cxn modelId="{947A7712-4CB4-464F-9DCF-44CCA888553E}" type="presParOf" srcId="{6725D3D9-D376-4E95-B330-6880E95849BE}" destId="{53FA8334-E058-4970-AD6C-A4C01A09815F}" srcOrd="13" destOrd="0" presId="urn:microsoft.com/office/officeart/2005/8/layout/bProcess3"/>
    <dgm:cxn modelId="{6D550541-13CE-4F4B-9CBE-89E4AE5662FF}" type="presParOf" srcId="{53FA8334-E058-4970-AD6C-A4C01A09815F}" destId="{3BF8FCD6-C431-4DD3-B6AA-9AE86E9DD813}" srcOrd="0" destOrd="0" presId="urn:microsoft.com/office/officeart/2005/8/layout/bProcess3"/>
    <dgm:cxn modelId="{2FCC27C5-18DA-4130-8F3E-57306A277143}" type="presParOf" srcId="{6725D3D9-D376-4E95-B330-6880E95849BE}" destId="{75EBAAB9-0AD5-42FD-8312-A7D7E71E36DC}" srcOrd="14" destOrd="0" presId="urn:microsoft.com/office/officeart/2005/8/layout/bProcess3"/>
    <dgm:cxn modelId="{F6291A23-BB36-404F-A67B-47009EBD37AC}" type="presParOf" srcId="{6725D3D9-D376-4E95-B330-6880E95849BE}" destId="{CF23409D-9644-4DAC-9C4B-F82A49003C20}" srcOrd="15" destOrd="0" presId="urn:microsoft.com/office/officeart/2005/8/layout/bProcess3"/>
    <dgm:cxn modelId="{8B498AF8-F829-40D8-AE6B-AD8564C14B78}" type="presParOf" srcId="{CF23409D-9644-4DAC-9C4B-F82A49003C20}" destId="{C993DDF3-E8A4-4764-B770-978A0996DF1A}" srcOrd="0" destOrd="0" presId="urn:microsoft.com/office/officeart/2005/8/layout/bProcess3"/>
    <dgm:cxn modelId="{E7A54FEF-CEB5-4037-B721-F690CFCB7EEC}" type="presParOf" srcId="{6725D3D9-D376-4E95-B330-6880E95849BE}" destId="{FFD02EA1-E8DA-4DC3-AA0E-F4B36007CCE7}" srcOrd="16" destOrd="0" presId="urn:microsoft.com/office/officeart/2005/8/layout/bProcess3"/>
    <dgm:cxn modelId="{3BE2AD79-8D5A-4762-B11D-7F94C83BB564}" type="presParOf" srcId="{6725D3D9-D376-4E95-B330-6880E95849BE}" destId="{3FDD3896-696A-4D93-93B2-119CB9C18792}" srcOrd="17" destOrd="0" presId="urn:microsoft.com/office/officeart/2005/8/layout/bProcess3"/>
    <dgm:cxn modelId="{8DBF45F7-676A-4316-8C2F-30BBDA79E2CB}" type="presParOf" srcId="{3FDD3896-696A-4D93-93B2-119CB9C18792}" destId="{0530FCFC-83E6-4366-A6C8-A91D9DC0CBA6}" srcOrd="0" destOrd="0" presId="urn:microsoft.com/office/officeart/2005/8/layout/bProcess3"/>
    <dgm:cxn modelId="{8D356704-3D4E-4A91-9A78-463424176A5D}" type="presParOf" srcId="{6725D3D9-D376-4E95-B330-6880E95849BE}" destId="{F5B344EB-25BF-4E7A-9BA2-3F14549E724E}" srcOrd="18" destOrd="0" presId="urn:microsoft.com/office/officeart/2005/8/layout/bProcess3"/>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B5F297-89B6-4052-A770-51B85B7E507E}">
      <dsp:nvSpPr>
        <dsp:cNvPr id="0" name=""/>
        <dsp:cNvSpPr/>
      </dsp:nvSpPr>
      <dsp:spPr>
        <a:xfrm>
          <a:off x="1465994" y="283612"/>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70294" y="328073"/>
        <a:ext cx="12589" cy="2517"/>
      </dsp:txXfrm>
    </dsp:sp>
    <dsp:sp modelId="{AC8C3768-EB7B-4F06-B88E-68D61747BBA2}">
      <dsp:nvSpPr>
        <dsp:cNvPr id="0" name=""/>
        <dsp:cNvSpPr/>
      </dsp:nvSpPr>
      <dsp:spPr>
        <a:xfrm>
          <a:off x="373061" y="912"/>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Focus on U.S. startups.</a:t>
          </a:r>
        </a:p>
      </dsp:txBody>
      <dsp:txXfrm>
        <a:off x="373061" y="912"/>
        <a:ext cx="1094733" cy="656839"/>
      </dsp:txXfrm>
    </dsp:sp>
    <dsp:sp modelId="{404C4EC9-E31E-4EA3-A3AF-BFC4E6F45260}">
      <dsp:nvSpPr>
        <dsp:cNvPr id="0" name=""/>
        <dsp:cNvSpPr/>
      </dsp:nvSpPr>
      <dsp:spPr>
        <a:xfrm>
          <a:off x="2812516" y="283612"/>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16816" y="328073"/>
        <a:ext cx="12589" cy="2517"/>
      </dsp:txXfrm>
    </dsp:sp>
    <dsp:sp modelId="{8ABAF96B-B986-40E3-8B93-90289434A1DB}">
      <dsp:nvSpPr>
        <dsp:cNvPr id="0" name=""/>
        <dsp:cNvSpPr/>
      </dsp:nvSpPr>
      <dsp:spPr>
        <a:xfrm>
          <a:off x="1719583" y="912"/>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Exclude 'funding_rounds' missing data.</a:t>
          </a:r>
        </a:p>
      </dsp:txBody>
      <dsp:txXfrm>
        <a:off x="1719583" y="912"/>
        <a:ext cx="1094733" cy="656839"/>
      </dsp:txXfrm>
    </dsp:sp>
    <dsp:sp modelId="{54551357-DD23-41A1-84AA-A2B84F4DE993}">
      <dsp:nvSpPr>
        <dsp:cNvPr id="0" name=""/>
        <dsp:cNvSpPr/>
      </dsp:nvSpPr>
      <dsp:spPr>
        <a:xfrm>
          <a:off x="920428" y="655952"/>
          <a:ext cx="2693043" cy="221188"/>
        </a:xfrm>
        <a:custGeom>
          <a:avLst/>
          <a:gdLst/>
          <a:ahLst/>
          <a:cxnLst/>
          <a:rect l="0" t="0" r="0" b="0"/>
          <a:pathLst>
            <a:path>
              <a:moveTo>
                <a:pt x="2693043" y="0"/>
              </a:moveTo>
              <a:lnTo>
                <a:pt x="2693043" y="127694"/>
              </a:lnTo>
              <a:lnTo>
                <a:pt x="0" y="127694"/>
              </a:lnTo>
              <a:lnTo>
                <a:pt x="0" y="22118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9330" y="765287"/>
        <a:ext cx="135239" cy="2517"/>
      </dsp:txXfrm>
    </dsp:sp>
    <dsp:sp modelId="{0A9C806A-DECA-4A69-BF1D-0C6CBB30587B}">
      <dsp:nvSpPr>
        <dsp:cNvPr id="0" name=""/>
        <dsp:cNvSpPr/>
      </dsp:nvSpPr>
      <dsp:spPr>
        <a:xfrm>
          <a:off x="3066105" y="912"/>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Label 'closed' as unsuccessful.</a:t>
          </a:r>
        </a:p>
      </dsp:txBody>
      <dsp:txXfrm>
        <a:off x="3066105" y="912"/>
        <a:ext cx="1094733" cy="656839"/>
      </dsp:txXfrm>
    </dsp:sp>
    <dsp:sp modelId="{E466E126-2ED5-4F65-A953-FCB9F279E990}">
      <dsp:nvSpPr>
        <dsp:cNvPr id="0" name=""/>
        <dsp:cNvSpPr/>
      </dsp:nvSpPr>
      <dsp:spPr>
        <a:xfrm>
          <a:off x="1465994" y="1192240"/>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70294" y="1236701"/>
        <a:ext cx="12589" cy="2517"/>
      </dsp:txXfrm>
    </dsp:sp>
    <dsp:sp modelId="{FB669CCB-26B1-4D26-B1BC-062834D0DD2F}">
      <dsp:nvSpPr>
        <dsp:cNvPr id="0" name=""/>
        <dsp:cNvSpPr/>
      </dsp:nvSpPr>
      <dsp:spPr>
        <a:xfrm>
          <a:off x="373061" y="909540"/>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Exclude pre-2009 startups.</a:t>
          </a:r>
        </a:p>
      </dsp:txBody>
      <dsp:txXfrm>
        <a:off x="373061" y="909540"/>
        <a:ext cx="1094733" cy="656839"/>
      </dsp:txXfrm>
    </dsp:sp>
    <dsp:sp modelId="{E0FE9713-9A66-4790-A846-94A9E29E4CC0}">
      <dsp:nvSpPr>
        <dsp:cNvPr id="0" name=""/>
        <dsp:cNvSpPr/>
      </dsp:nvSpPr>
      <dsp:spPr>
        <a:xfrm>
          <a:off x="2812516" y="1192240"/>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16816" y="1236701"/>
        <a:ext cx="12589" cy="2517"/>
      </dsp:txXfrm>
    </dsp:sp>
    <dsp:sp modelId="{5E1C28F2-BC27-4D85-99D7-76284738E198}">
      <dsp:nvSpPr>
        <dsp:cNvPr id="0" name=""/>
        <dsp:cNvSpPr/>
      </dsp:nvSpPr>
      <dsp:spPr>
        <a:xfrm>
          <a:off x="1719583" y="909540"/>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Omit startups missing vital details.</a:t>
          </a:r>
        </a:p>
      </dsp:txBody>
      <dsp:txXfrm>
        <a:off x="1719583" y="909540"/>
        <a:ext cx="1094733" cy="656839"/>
      </dsp:txXfrm>
    </dsp:sp>
    <dsp:sp modelId="{9A2CA9B5-CE12-4461-AFCC-7A0F39845D18}">
      <dsp:nvSpPr>
        <dsp:cNvPr id="0" name=""/>
        <dsp:cNvSpPr/>
      </dsp:nvSpPr>
      <dsp:spPr>
        <a:xfrm>
          <a:off x="920428" y="1564580"/>
          <a:ext cx="2693043" cy="221188"/>
        </a:xfrm>
        <a:custGeom>
          <a:avLst/>
          <a:gdLst/>
          <a:ahLst/>
          <a:cxnLst/>
          <a:rect l="0" t="0" r="0" b="0"/>
          <a:pathLst>
            <a:path>
              <a:moveTo>
                <a:pt x="2693043" y="0"/>
              </a:moveTo>
              <a:lnTo>
                <a:pt x="2693043" y="127694"/>
              </a:lnTo>
              <a:lnTo>
                <a:pt x="0" y="127694"/>
              </a:lnTo>
              <a:lnTo>
                <a:pt x="0" y="22118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9330" y="1673916"/>
        <a:ext cx="135239" cy="2517"/>
      </dsp:txXfrm>
    </dsp:sp>
    <dsp:sp modelId="{4236E677-FED2-4E22-9E50-A15EAC9BCCA7}">
      <dsp:nvSpPr>
        <dsp:cNvPr id="0" name=""/>
        <dsp:cNvSpPr/>
      </dsp:nvSpPr>
      <dsp:spPr>
        <a:xfrm>
          <a:off x="3066105" y="909540"/>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Prune redundant entries.</a:t>
          </a:r>
        </a:p>
      </dsp:txBody>
      <dsp:txXfrm>
        <a:off x="3066105" y="909540"/>
        <a:ext cx="1094733" cy="656839"/>
      </dsp:txXfrm>
    </dsp:sp>
    <dsp:sp modelId="{53FA8334-E058-4970-AD6C-A4C01A09815F}">
      <dsp:nvSpPr>
        <dsp:cNvPr id="0" name=""/>
        <dsp:cNvSpPr/>
      </dsp:nvSpPr>
      <dsp:spPr>
        <a:xfrm>
          <a:off x="1465994" y="2100869"/>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70294" y="2145330"/>
        <a:ext cx="12589" cy="2517"/>
      </dsp:txXfrm>
    </dsp:sp>
    <dsp:sp modelId="{33E7D753-ED69-4FE1-8453-A31B8F62B42C}">
      <dsp:nvSpPr>
        <dsp:cNvPr id="0" name=""/>
        <dsp:cNvSpPr/>
      </dsp:nvSpPr>
      <dsp:spPr>
        <a:xfrm>
          <a:off x="373061" y="1818169"/>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Remove startups without 'region'.</a:t>
          </a:r>
        </a:p>
      </dsp:txBody>
      <dsp:txXfrm>
        <a:off x="373061" y="1818169"/>
        <a:ext cx="1094733" cy="656839"/>
      </dsp:txXfrm>
    </dsp:sp>
    <dsp:sp modelId="{CF23409D-9644-4DAC-9C4B-F82A49003C20}">
      <dsp:nvSpPr>
        <dsp:cNvPr id="0" name=""/>
        <dsp:cNvSpPr/>
      </dsp:nvSpPr>
      <dsp:spPr>
        <a:xfrm>
          <a:off x="2812516" y="2100869"/>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16816" y="2145330"/>
        <a:ext cx="12589" cy="2517"/>
      </dsp:txXfrm>
    </dsp:sp>
    <dsp:sp modelId="{75EBAAB9-0AD5-42FD-8312-A7D7E71E36DC}">
      <dsp:nvSpPr>
        <dsp:cNvPr id="0" name=""/>
        <dsp:cNvSpPr/>
      </dsp:nvSpPr>
      <dsp:spPr>
        <a:xfrm>
          <a:off x="1719583" y="1818169"/>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Clean data of anomalies.</a:t>
          </a:r>
        </a:p>
      </dsp:txBody>
      <dsp:txXfrm>
        <a:off x="1719583" y="1818169"/>
        <a:ext cx="1094733" cy="656839"/>
      </dsp:txXfrm>
    </dsp:sp>
    <dsp:sp modelId="{3FDD3896-696A-4D93-93B2-119CB9C18792}">
      <dsp:nvSpPr>
        <dsp:cNvPr id="0" name=""/>
        <dsp:cNvSpPr/>
      </dsp:nvSpPr>
      <dsp:spPr>
        <a:xfrm>
          <a:off x="920428" y="2473209"/>
          <a:ext cx="2693043" cy="221188"/>
        </a:xfrm>
        <a:custGeom>
          <a:avLst/>
          <a:gdLst/>
          <a:ahLst/>
          <a:cxnLst/>
          <a:rect l="0" t="0" r="0" b="0"/>
          <a:pathLst>
            <a:path>
              <a:moveTo>
                <a:pt x="2693043" y="0"/>
              </a:moveTo>
              <a:lnTo>
                <a:pt x="2693043" y="127694"/>
              </a:lnTo>
              <a:lnTo>
                <a:pt x="0" y="127694"/>
              </a:lnTo>
              <a:lnTo>
                <a:pt x="0" y="22118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9330" y="2582544"/>
        <a:ext cx="135239" cy="2517"/>
      </dsp:txXfrm>
    </dsp:sp>
    <dsp:sp modelId="{FFD02EA1-E8DA-4DC3-AA0E-F4B36007CCE7}">
      <dsp:nvSpPr>
        <dsp:cNvPr id="0" name=""/>
        <dsp:cNvSpPr/>
      </dsp:nvSpPr>
      <dsp:spPr>
        <a:xfrm>
          <a:off x="3066105" y="1818169"/>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Eliminate zero-variance features.</a:t>
          </a:r>
        </a:p>
      </dsp:txBody>
      <dsp:txXfrm>
        <a:off x="3066105" y="1818169"/>
        <a:ext cx="1094733" cy="656839"/>
      </dsp:txXfrm>
    </dsp:sp>
    <dsp:sp modelId="{F5B344EB-25BF-4E7A-9BA2-3F14549E724E}">
      <dsp:nvSpPr>
        <dsp:cNvPr id="0" name=""/>
        <dsp:cNvSpPr/>
      </dsp:nvSpPr>
      <dsp:spPr>
        <a:xfrm>
          <a:off x="373061" y="2726797"/>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Replace "-" with zero in 'funding_total_usd'</a:t>
          </a:r>
        </a:p>
      </dsp:txBody>
      <dsp:txXfrm>
        <a:off x="373061" y="2726797"/>
        <a:ext cx="1094733" cy="65683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6F3B79-3149-4F18-BBAA-384AF7E25CBE}">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7415C-4C5F-4D6E-BF99-9850AF1B9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7</Pages>
  <Words>3738</Words>
  <Characters>21307</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ur Napa</dc:creator>
  <cp:lastModifiedBy>Ankur Napa</cp:lastModifiedBy>
  <cp:revision>47</cp:revision>
  <cp:lastPrinted>2023-01-13T21:20:00Z</cp:lastPrinted>
  <dcterms:created xsi:type="dcterms:W3CDTF">2023-06-30T13:58:00Z</dcterms:created>
  <dcterms:modified xsi:type="dcterms:W3CDTF">2023-08-1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n8DPDE"/&gt;&lt;style id="http://www.zotero.org/styles/liverpool-john-moores-university-harvard"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